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Pr="003225C4" w:rsidRDefault="0005390C" w:rsidP="003562A1">
      <w:pPr>
        <w:pStyle w:val="Heading1"/>
        <w:numPr>
          <w:ilvl w:val="0"/>
          <w:numId w:val="0"/>
        </w:numPr>
        <w:rPr>
          <w:lang w:val="en-GB"/>
        </w:rPr>
      </w:pPr>
      <w:r w:rsidRPr="003225C4">
        <w:rPr>
          <w:lang w:val="en-GB"/>
        </w:rPr>
        <w:t>Abstract</w:t>
      </w:r>
    </w:p>
    <w:p w:rsidR="00772D0B" w:rsidRPr="003225C4" w:rsidRDefault="00772D0B" w:rsidP="008D11C1">
      <w:pPr>
        <w:rPr>
          <w:rStyle w:val="apple-converted-space"/>
          <w:rFonts w:ascii="Arial" w:hAnsi="Arial" w:cs="Arial"/>
          <w:sz w:val="20"/>
          <w:szCs w:val="20"/>
          <w:shd w:val="clear" w:color="auto" w:fill="FFFFFF"/>
        </w:rPr>
      </w:pPr>
      <w:proofErr w:type="gramStart"/>
      <w:r w:rsidRPr="003225C4">
        <w:rPr>
          <w:b/>
          <w:shd w:val="clear" w:color="auto" w:fill="FFFFFF"/>
        </w:rPr>
        <w:t>Background :</w:t>
      </w:r>
      <w:proofErr w:type="gramEnd"/>
      <w:r w:rsidRPr="003225C4">
        <w:rPr>
          <w:b/>
          <w:shd w:val="clear" w:color="auto" w:fill="FFFFFF"/>
        </w:rPr>
        <w:t xml:space="preserve"> </w:t>
      </w:r>
      <w:r w:rsidRPr="003225C4">
        <w:rPr>
          <w:shd w:val="clear" w:color="auto" w:fill="FFFFFF"/>
        </w:rPr>
        <w:t>Atrial fibrillation is a progressive condition affecting up to</w:t>
      </w:r>
      <w:r w:rsidR="00356EEF" w:rsidRPr="003225C4">
        <w:rPr>
          <w:shd w:val="clear" w:color="auto" w:fill="FFFFFF"/>
        </w:rPr>
        <w:t xml:space="preserve"> one person in fifty in the UK. It </w:t>
      </w:r>
      <w:r w:rsidRPr="003225C4">
        <w:rPr>
          <w:shd w:val="clear" w:color="auto" w:fill="FFFFFF"/>
        </w:rPr>
        <w:t>raises lifetime stroke risk</w:t>
      </w:r>
      <w:r w:rsidR="00356EEF" w:rsidRPr="003225C4">
        <w:rPr>
          <w:shd w:val="clear" w:color="auto" w:fill="FFFFFF"/>
        </w:rPr>
        <w:t xml:space="preserve">, and </w:t>
      </w:r>
      <w:r w:rsidRPr="003225C4">
        <w:rPr>
          <w:shd w:val="clear" w:color="auto" w:fill="FFFFFF"/>
        </w:rPr>
        <w:t>is treated by prescribing oral anticoagulants</w:t>
      </w:r>
      <w:r w:rsidR="00AE69C3" w:rsidRPr="003225C4">
        <w:rPr>
          <w:shd w:val="clear" w:color="auto" w:fill="FFFFFF"/>
        </w:rPr>
        <w:t xml:space="preserve"> (OACs)</w:t>
      </w:r>
      <w:r w:rsidRPr="003225C4">
        <w:rPr>
          <w:shd w:val="clear" w:color="auto" w:fill="FFFFFF"/>
        </w:rPr>
        <w:t xml:space="preserve">, which reduces </w:t>
      </w:r>
      <w:r w:rsidR="00356EEF" w:rsidRPr="003225C4">
        <w:rPr>
          <w:shd w:val="clear" w:color="auto" w:fill="FFFFFF"/>
        </w:rPr>
        <w:t xml:space="preserve">the risk of stroke, but </w:t>
      </w:r>
      <w:r w:rsidR="004323B5" w:rsidRPr="003225C4">
        <w:rPr>
          <w:shd w:val="clear" w:color="auto" w:fill="FFFFFF"/>
        </w:rPr>
        <w:t>could</w:t>
      </w:r>
      <w:r w:rsidR="00356EEF" w:rsidRPr="003225C4">
        <w:rPr>
          <w:shd w:val="clear" w:color="auto" w:fill="FFFFFF"/>
        </w:rPr>
        <w:t xml:space="preserve"> cause </w:t>
      </w:r>
      <w:r w:rsidR="00C314AC" w:rsidRPr="003225C4">
        <w:rPr>
          <w:shd w:val="clear" w:color="auto" w:fill="FFFFFF"/>
        </w:rPr>
        <w:t xml:space="preserve">potentially fatal </w:t>
      </w:r>
      <w:r w:rsidR="00356EEF" w:rsidRPr="003225C4">
        <w:rPr>
          <w:shd w:val="clear" w:color="auto" w:fill="FFFFFF"/>
          <w:lang w:val="en-GB"/>
        </w:rPr>
        <w:t>haemorrhages</w:t>
      </w:r>
      <w:r w:rsidR="00356EEF" w:rsidRPr="003225C4">
        <w:rPr>
          <w:shd w:val="clear" w:color="auto" w:fill="FFFFFF"/>
        </w:rPr>
        <w:t>.</w:t>
      </w:r>
      <w:r w:rsidRPr="003225C4">
        <w:rPr>
          <w:shd w:val="clear" w:color="auto" w:fill="FFFFFF"/>
        </w:rPr>
        <w:t xml:space="preserve"> </w:t>
      </w:r>
      <w:r w:rsidR="007461E7" w:rsidRPr="003225C4">
        <w:rPr>
          <w:shd w:val="clear" w:color="auto" w:fill="FFFFFF"/>
        </w:rPr>
        <w:t>Our objective was t</w:t>
      </w:r>
      <w:r w:rsidRPr="003225C4">
        <w:rPr>
          <w:shd w:val="clear" w:color="auto" w:fill="FFFFFF"/>
        </w:rPr>
        <w:t xml:space="preserve">o assess the clinical and cost effectiveness of using transthoracic echocardiography </w:t>
      </w:r>
      <w:r w:rsidR="00AE69C3" w:rsidRPr="003225C4">
        <w:rPr>
          <w:shd w:val="clear" w:color="auto" w:fill="FFFFFF"/>
        </w:rPr>
        <w:t xml:space="preserve">(TTE) </w:t>
      </w:r>
      <w:r w:rsidRPr="003225C4">
        <w:rPr>
          <w:shd w:val="clear" w:color="auto" w:fill="FFFFFF"/>
        </w:rPr>
        <w:t xml:space="preserve">to help make the decision whether to prescribe </w:t>
      </w:r>
      <w:r w:rsidR="00AE69C3" w:rsidRPr="003225C4">
        <w:rPr>
          <w:shd w:val="clear" w:color="auto" w:fill="FFFFFF"/>
        </w:rPr>
        <w:t>OACs</w:t>
      </w:r>
      <w:r w:rsidRPr="003225C4">
        <w:rPr>
          <w:shd w:val="clear" w:color="auto" w:fill="FFFFFF"/>
        </w:rPr>
        <w:t>.</w:t>
      </w:r>
      <w:r w:rsidRPr="003225C4">
        <w:rPr>
          <w:rStyle w:val="apple-converted-space"/>
          <w:rFonts w:ascii="Arial" w:hAnsi="Arial" w:cs="Arial"/>
          <w:sz w:val="20"/>
          <w:szCs w:val="20"/>
          <w:shd w:val="clear" w:color="auto" w:fill="FFFFFF"/>
        </w:rPr>
        <w:t> </w:t>
      </w:r>
    </w:p>
    <w:p w:rsidR="00772D0B" w:rsidRPr="003225C4" w:rsidRDefault="00772D0B" w:rsidP="008D11C1">
      <w:pPr>
        <w:rPr>
          <w:rStyle w:val="apple-converted-space"/>
          <w:rFonts w:ascii="Arial" w:hAnsi="Arial" w:cs="Arial"/>
          <w:sz w:val="20"/>
          <w:szCs w:val="20"/>
          <w:shd w:val="clear" w:color="auto" w:fill="FFFFFF"/>
        </w:rPr>
      </w:pPr>
      <w:r w:rsidRPr="003225C4">
        <w:rPr>
          <w:b/>
          <w:shd w:val="clear" w:color="auto" w:fill="FFFFFF"/>
        </w:rPr>
        <w:t xml:space="preserve">Methods: </w:t>
      </w:r>
      <w:r w:rsidRPr="003225C4">
        <w:rPr>
          <w:shd w:val="clear" w:color="auto" w:fill="FFFFFF"/>
        </w:rPr>
        <w:t>A discrete event simulation mathematic model</w:t>
      </w:r>
      <w:r w:rsidR="00DC2BB2" w:rsidRPr="003225C4">
        <w:rPr>
          <w:shd w:val="clear" w:color="auto" w:fill="FFFFFF"/>
        </w:rPr>
        <w:t xml:space="preserve"> was developed in order to simulate the </w:t>
      </w:r>
      <w:r w:rsidR="00EF7137" w:rsidRPr="003225C4">
        <w:rPr>
          <w:shd w:val="clear" w:color="auto" w:fill="FFFFFF"/>
        </w:rPr>
        <w:t xml:space="preserve">lifetime </w:t>
      </w:r>
      <w:r w:rsidR="00DC2BB2" w:rsidRPr="003225C4">
        <w:rPr>
          <w:shd w:val="clear" w:color="auto" w:fill="FFFFFF"/>
        </w:rPr>
        <w:t xml:space="preserve">patient experience </w:t>
      </w:r>
      <w:r w:rsidR="00EF7137" w:rsidRPr="003225C4">
        <w:rPr>
          <w:shd w:val="clear" w:color="auto" w:fill="FFFFFF"/>
        </w:rPr>
        <w:t xml:space="preserve">resulting from </w:t>
      </w:r>
      <w:r w:rsidR="00AC692E" w:rsidRPr="003225C4">
        <w:rPr>
          <w:shd w:val="clear" w:color="auto" w:fill="FFFFFF"/>
        </w:rPr>
        <w:t>using TTE alongside CHADS</w:t>
      </w:r>
      <w:r w:rsidR="00AC692E" w:rsidRPr="003225C4">
        <w:rPr>
          <w:shd w:val="clear" w:color="auto" w:fill="FFFFFF"/>
          <w:vertAlign w:val="subscript"/>
        </w:rPr>
        <w:t>2</w:t>
      </w:r>
      <w:r w:rsidR="00AC692E" w:rsidRPr="003225C4">
        <w:rPr>
          <w:shd w:val="clear" w:color="auto" w:fill="FFFFFF"/>
        </w:rPr>
        <w:t>, a standard clinical decision tool, to decide whether to prescribe an OAC (</w:t>
      </w:r>
      <w:proofErr w:type="spellStart"/>
      <w:r w:rsidR="00AC692E" w:rsidRPr="003225C4">
        <w:rPr>
          <w:shd w:val="clear" w:color="auto" w:fill="FFFFFF"/>
        </w:rPr>
        <w:t>warfarin</w:t>
      </w:r>
      <w:proofErr w:type="spellEnd"/>
      <w:r w:rsidR="00AC692E" w:rsidRPr="003225C4">
        <w:rPr>
          <w:shd w:val="clear" w:color="auto" w:fill="FFFFFF"/>
        </w:rPr>
        <w:t xml:space="preserve">, </w:t>
      </w:r>
      <w:proofErr w:type="spellStart"/>
      <w:r w:rsidR="00AC692E" w:rsidRPr="003225C4">
        <w:rPr>
          <w:shd w:val="clear" w:color="auto" w:fill="FFFFFF"/>
        </w:rPr>
        <w:t>dabigatran</w:t>
      </w:r>
      <w:proofErr w:type="spellEnd"/>
      <w:r w:rsidR="00AC692E" w:rsidRPr="003225C4">
        <w:rPr>
          <w:shd w:val="clear" w:color="auto" w:fill="FFFFFF"/>
        </w:rPr>
        <w:t xml:space="preserve"> or </w:t>
      </w:r>
      <w:proofErr w:type="spellStart"/>
      <w:r w:rsidR="00AC692E" w:rsidRPr="003225C4">
        <w:rPr>
          <w:shd w:val="clear" w:color="auto" w:fill="FFFFFF"/>
        </w:rPr>
        <w:t>rivaroxaban</w:t>
      </w:r>
      <w:proofErr w:type="spellEnd"/>
      <w:r w:rsidR="00AC692E" w:rsidRPr="003225C4">
        <w:rPr>
          <w:shd w:val="clear" w:color="auto" w:fill="FFFFFF"/>
        </w:rPr>
        <w:t>) compared with using CHADS</w:t>
      </w:r>
      <w:r w:rsidR="00AC692E" w:rsidRPr="003225C4">
        <w:rPr>
          <w:shd w:val="clear" w:color="auto" w:fill="FFFFFF"/>
          <w:vertAlign w:val="subscript"/>
        </w:rPr>
        <w:t>2</w:t>
      </w:r>
      <w:r w:rsidR="00AC692E" w:rsidRPr="003225C4">
        <w:rPr>
          <w:shd w:val="clear" w:color="auto" w:fill="FFFFFF"/>
        </w:rPr>
        <w:t xml:space="preserve"> alone.</w:t>
      </w:r>
      <w:r w:rsidR="005B26D5" w:rsidRPr="003225C4">
        <w:rPr>
          <w:rStyle w:val="apple-converted-space"/>
          <w:rFonts w:ascii="Arial" w:hAnsi="Arial" w:cs="Arial"/>
          <w:sz w:val="20"/>
          <w:szCs w:val="20"/>
          <w:shd w:val="clear" w:color="auto" w:fill="FFFFFF"/>
        </w:rPr>
        <w:t xml:space="preserve"> </w:t>
      </w:r>
      <w:r w:rsidR="00F37F4A" w:rsidRPr="003225C4">
        <w:rPr>
          <w:rStyle w:val="apple-converted-space"/>
          <w:rFonts w:ascii="Arial" w:hAnsi="Arial" w:cs="Arial"/>
          <w:sz w:val="20"/>
          <w:szCs w:val="20"/>
          <w:highlight w:val="yellow"/>
          <w:shd w:val="clear" w:color="auto" w:fill="FFFFFF"/>
        </w:rPr>
        <w:t>Cohorts were simulated where the CHADS</w:t>
      </w:r>
      <w:r w:rsidR="00F37F4A" w:rsidRPr="003225C4">
        <w:rPr>
          <w:rStyle w:val="apple-converted-space"/>
          <w:rFonts w:ascii="Arial" w:hAnsi="Arial" w:cs="Arial"/>
          <w:sz w:val="20"/>
          <w:szCs w:val="20"/>
          <w:highlight w:val="yellow"/>
          <w:shd w:val="clear" w:color="auto" w:fill="FFFFFF"/>
          <w:vertAlign w:val="subscript"/>
        </w:rPr>
        <w:t>2</w:t>
      </w:r>
      <w:r w:rsidR="00F37F4A" w:rsidRPr="003225C4">
        <w:rPr>
          <w:rStyle w:val="apple-converted-space"/>
          <w:rFonts w:ascii="Arial" w:hAnsi="Arial" w:cs="Arial"/>
          <w:sz w:val="20"/>
          <w:szCs w:val="20"/>
          <w:highlight w:val="yellow"/>
          <w:shd w:val="clear" w:color="auto" w:fill="FFFFFF"/>
        </w:rPr>
        <w:t xml:space="preserve"> scores alone would not lead to a decision to prescribe OACs.</w:t>
      </w:r>
      <w:r w:rsidR="00F37F4A" w:rsidRPr="003225C4">
        <w:rPr>
          <w:rStyle w:val="apple-converted-space"/>
          <w:rFonts w:ascii="Arial" w:hAnsi="Arial" w:cs="Arial"/>
          <w:sz w:val="20"/>
          <w:szCs w:val="20"/>
          <w:shd w:val="clear" w:color="auto" w:fill="FFFFFF"/>
        </w:rPr>
        <w:t xml:space="preserve"> </w:t>
      </w:r>
      <w:r w:rsidR="00AC692E" w:rsidRPr="003225C4">
        <w:rPr>
          <w:rStyle w:val="apple-converted-space"/>
          <w:rFonts w:ascii="Arial" w:hAnsi="Arial" w:cs="Arial"/>
          <w:sz w:val="20"/>
          <w:szCs w:val="20"/>
          <w:shd w:val="clear" w:color="auto" w:fill="FFFFFF"/>
        </w:rPr>
        <w:t xml:space="preserve">Both males and females were considered, </w:t>
      </w:r>
      <w:r w:rsidR="00960F46" w:rsidRPr="003225C4">
        <w:rPr>
          <w:rStyle w:val="apple-converted-space"/>
          <w:rFonts w:ascii="Arial" w:hAnsi="Arial" w:cs="Arial"/>
          <w:sz w:val="20"/>
          <w:szCs w:val="20"/>
          <w:shd w:val="clear" w:color="auto" w:fill="FFFFFF"/>
        </w:rPr>
        <w:t>assumed to be aged either 50 or 65 years of age</w:t>
      </w:r>
      <w:r w:rsidR="00AC692E" w:rsidRPr="003225C4">
        <w:rPr>
          <w:rStyle w:val="apple-converted-space"/>
          <w:rFonts w:ascii="Arial" w:hAnsi="Arial" w:cs="Arial"/>
          <w:sz w:val="20"/>
          <w:szCs w:val="20"/>
          <w:shd w:val="clear" w:color="auto" w:fill="FFFFFF"/>
        </w:rPr>
        <w:t>, and with different existing risk profiles.</w:t>
      </w:r>
      <w:r w:rsidR="00960F46" w:rsidRPr="003225C4">
        <w:rPr>
          <w:shd w:val="clear" w:color="auto" w:fill="FFFFFF"/>
        </w:rPr>
        <w:t xml:space="preserve"> A lifetime horizon and a</w:t>
      </w:r>
      <w:r w:rsidR="005B26D5" w:rsidRPr="003225C4">
        <w:rPr>
          <w:shd w:val="clear" w:color="auto" w:fill="FFFFFF"/>
        </w:rPr>
        <w:t xml:space="preserve"> </w:t>
      </w:r>
      <w:r w:rsidR="00960F46" w:rsidRPr="003225C4">
        <w:rPr>
          <w:shd w:val="clear" w:color="auto" w:fill="FFFFFF"/>
        </w:rPr>
        <w:t xml:space="preserve">UK </w:t>
      </w:r>
      <w:r w:rsidR="005B26D5" w:rsidRPr="003225C4">
        <w:rPr>
          <w:shd w:val="clear" w:color="auto" w:fill="FFFFFF"/>
        </w:rPr>
        <w:t xml:space="preserve">perspective </w:t>
      </w:r>
      <w:r w:rsidR="00682DC7" w:rsidRPr="003225C4">
        <w:rPr>
          <w:shd w:val="clear" w:color="auto" w:fill="FFFFFF"/>
        </w:rPr>
        <w:t>were</w:t>
      </w:r>
      <w:r w:rsidR="00960F46" w:rsidRPr="003225C4">
        <w:rPr>
          <w:shd w:val="clear" w:color="auto" w:fill="FFFFFF"/>
        </w:rPr>
        <w:t xml:space="preserve"> </w:t>
      </w:r>
      <w:r w:rsidR="005B26D5" w:rsidRPr="003225C4">
        <w:rPr>
          <w:shd w:val="clear" w:color="auto" w:fill="FFFFFF"/>
        </w:rPr>
        <w:t>adopted. The cost per QALY of the addition of TTE was estimated.</w:t>
      </w:r>
    </w:p>
    <w:p w:rsidR="00772D0B" w:rsidRPr="003225C4" w:rsidRDefault="00772D0B" w:rsidP="008D11C1">
      <w:pPr>
        <w:rPr>
          <w:rStyle w:val="apple-converted-space"/>
          <w:rFonts w:ascii="Arial" w:hAnsi="Arial" w:cs="Arial"/>
          <w:sz w:val="20"/>
          <w:szCs w:val="20"/>
          <w:shd w:val="clear" w:color="auto" w:fill="FFFFFF"/>
        </w:rPr>
      </w:pPr>
      <w:r w:rsidRPr="003225C4">
        <w:rPr>
          <w:b/>
          <w:bCs/>
          <w:shd w:val="clear" w:color="auto" w:fill="FFFFFF"/>
        </w:rPr>
        <w:t>Results</w:t>
      </w:r>
      <w:r w:rsidR="00AE69C3" w:rsidRPr="003225C4">
        <w:rPr>
          <w:b/>
          <w:bCs/>
          <w:shd w:val="clear" w:color="auto" w:fill="FFFFFF"/>
        </w:rPr>
        <w:t xml:space="preserve">: </w:t>
      </w:r>
      <w:r w:rsidR="005364A7" w:rsidRPr="003225C4">
        <w:rPr>
          <w:bCs/>
          <w:shd w:val="clear" w:color="auto" w:fill="FFFFFF"/>
        </w:rPr>
        <w:t xml:space="preserve">At conventional willingness-to-pay thresholds of £20,000/QALY or £30,000/QALY, </w:t>
      </w:r>
      <w:r w:rsidR="00FA2321" w:rsidRPr="003225C4">
        <w:rPr>
          <w:bCs/>
          <w:shd w:val="clear" w:color="auto" w:fill="FFFFFF"/>
        </w:rPr>
        <w:t>using TTE rather than no TTE appears to be the optimal strategy when the patients have a CHADS</w:t>
      </w:r>
      <w:r w:rsidR="00FA2321" w:rsidRPr="003225C4">
        <w:rPr>
          <w:bCs/>
          <w:shd w:val="clear" w:color="auto" w:fill="FFFFFF"/>
          <w:vertAlign w:val="subscript"/>
        </w:rPr>
        <w:t>2</w:t>
      </w:r>
      <w:r w:rsidR="00FA2321" w:rsidRPr="003225C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3225C4">
        <w:rPr>
          <w:bCs/>
          <w:shd w:val="clear" w:color="auto" w:fill="FFFFFF"/>
        </w:rPr>
        <w:t>dabigatran</w:t>
      </w:r>
      <w:proofErr w:type="spellEnd"/>
      <w:r w:rsidR="00FA2321" w:rsidRPr="003225C4">
        <w:rPr>
          <w:bCs/>
          <w:shd w:val="clear" w:color="auto" w:fill="FFFFFF"/>
        </w:rPr>
        <w:t xml:space="preserve"> or </w:t>
      </w:r>
      <w:proofErr w:type="spellStart"/>
      <w:r w:rsidR="00FA2321" w:rsidRPr="003225C4">
        <w:rPr>
          <w:bCs/>
          <w:shd w:val="clear" w:color="auto" w:fill="FFFFFF"/>
        </w:rPr>
        <w:t>rivaroxaban</w:t>
      </w:r>
      <w:proofErr w:type="spellEnd"/>
      <w:r w:rsidR="00FA2321" w:rsidRPr="003225C4">
        <w:rPr>
          <w:bCs/>
          <w:shd w:val="clear" w:color="auto" w:fill="FFFFFF"/>
        </w:rPr>
        <w:t>.</w:t>
      </w:r>
    </w:p>
    <w:p w:rsidR="005B26D5" w:rsidRPr="003225C4" w:rsidRDefault="00772D0B" w:rsidP="005B26D5">
      <w:pPr>
        <w:rPr>
          <w:b/>
          <w:shd w:val="clear" w:color="auto" w:fill="FFFFFF"/>
        </w:rPr>
      </w:pPr>
      <w:r w:rsidRPr="003225C4">
        <w:rPr>
          <w:b/>
          <w:shd w:val="clear" w:color="auto" w:fill="FFFFFF"/>
        </w:rPr>
        <w:t>Conclusions</w:t>
      </w:r>
      <w:r w:rsidR="00C314AC" w:rsidRPr="003225C4">
        <w:rPr>
          <w:b/>
          <w:shd w:val="clear" w:color="auto" w:fill="FFFFFF"/>
        </w:rPr>
        <w:t xml:space="preserve">: </w:t>
      </w:r>
      <w:r w:rsidR="00C314AC" w:rsidRPr="003225C4">
        <w:t xml:space="preserve">It appears that, irrespective of the OAC, </w:t>
      </w:r>
      <w:r w:rsidR="00960F46" w:rsidRPr="003225C4">
        <w:t>scenarios exist where the use of TTE is both clinically effective and cost-effective.</w:t>
      </w:r>
    </w:p>
    <w:p w:rsidR="0005390C" w:rsidRPr="003225C4" w:rsidRDefault="00A42D14" w:rsidP="008D11C1">
      <w:pPr>
        <w:rPr>
          <w:lang w:val="en-GB"/>
        </w:rPr>
      </w:pPr>
      <w:r w:rsidRPr="003225C4">
        <w:rPr>
          <w:shd w:val="clear" w:color="auto" w:fill="FFFFFF"/>
        </w:rPr>
        <w:t xml:space="preserve"> </w:t>
      </w:r>
    </w:p>
    <w:p w:rsidR="00834F71" w:rsidRPr="003225C4" w:rsidRDefault="00834F71" w:rsidP="003562A1">
      <w:pPr>
        <w:pStyle w:val="Heading2"/>
        <w:numPr>
          <w:ilvl w:val="0"/>
          <w:numId w:val="0"/>
        </w:numPr>
        <w:sectPr w:rsidR="00834F71" w:rsidRPr="003225C4" w:rsidSect="00834F71">
          <w:footerReference w:type="default" r:id="rId8"/>
          <w:pgSz w:w="11906" w:h="16838"/>
          <w:pgMar w:top="1440" w:right="1440" w:bottom="1440" w:left="1440" w:header="709" w:footer="709" w:gutter="0"/>
          <w:cols w:space="708"/>
          <w:docGrid w:linePitch="360"/>
        </w:sectPr>
      </w:pPr>
    </w:p>
    <w:p w:rsidR="0005390C" w:rsidRDefault="0005390C" w:rsidP="003378D6">
      <w:pPr>
        <w:pStyle w:val="Heading1"/>
        <w:numPr>
          <w:ilvl w:val="0"/>
          <w:numId w:val="0"/>
        </w:numPr>
      </w:pPr>
      <w:commentRangeStart w:id="0"/>
      <w:r w:rsidRPr="003225C4">
        <w:lastRenderedPageBreak/>
        <w:t>Introduction</w:t>
      </w:r>
      <w:commentRangeEnd w:id="0"/>
      <w:r w:rsidR="00BB7BDC" w:rsidRPr="003225C4">
        <w:rPr>
          <w:rStyle w:val="CommentReference"/>
          <w:rFonts w:ascii="Times New Roman" w:eastAsia="Times New Roman" w:hAnsi="Times New Roman" w:cs="Times New Roman"/>
          <w:b w:val="0"/>
          <w:i/>
          <w:lang w:val="en-GB" w:eastAsia="en-GB" w:bidi="ar-SA"/>
        </w:rPr>
        <w:commentReference w:id="0"/>
      </w:r>
    </w:p>
    <w:p w:rsidR="003378D6" w:rsidRPr="003378D6" w:rsidRDefault="003378D6" w:rsidP="003378D6">
      <w:pPr>
        <w:pStyle w:val="Heading2"/>
        <w:numPr>
          <w:ilvl w:val="0"/>
          <w:numId w:val="0"/>
        </w:numPr>
      </w:pPr>
      <w:r>
        <w:t>Background</w:t>
      </w:r>
    </w:p>
    <w:p w:rsidR="00E55A94" w:rsidRPr="003225C4" w:rsidRDefault="00862C39" w:rsidP="008D11C1">
      <w:r w:rsidRPr="003225C4">
        <w:t>Atrial fibrillation (AF) is a progressive condition affecting</w:t>
      </w:r>
      <w:r w:rsidR="00665212" w:rsidRPr="003225C4">
        <w:t xml:space="preserve"> around 1-2% of the UK population</w:t>
      </w:r>
      <w:r w:rsidR="000F1748" w:rsidRPr="003225C4">
        <w:t xml:space="preserve">, </w:t>
      </w:r>
      <w:r w:rsidR="00DF7E46" w:rsidRPr="003225C4">
        <w:t xml:space="preserve">disproportionately </w:t>
      </w:r>
      <w:r w:rsidR="000F1748" w:rsidRPr="003225C4">
        <w:t xml:space="preserve">older </w:t>
      </w:r>
      <w:r w:rsidR="00B37EDA" w:rsidRPr="003225C4">
        <w:t>people</w:t>
      </w:r>
      <w:r w:rsidR="000F1748" w:rsidRPr="003225C4">
        <w:t>, and is a significant risk factor for stroke</w:t>
      </w:r>
      <w:r w:rsidR="00356EEF" w:rsidRPr="003225C4">
        <w:t>.</w:t>
      </w:r>
      <w:r w:rsidR="00DE0591" w:rsidRPr="003225C4">
        <w:fldChar w:fldCharType="begin" w:fldLock="1"/>
      </w:r>
      <w:r w:rsidR="009606A0">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DE0591" w:rsidRPr="003225C4">
        <w:fldChar w:fldCharType="separate"/>
      </w:r>
      <w:r w:rsidR="00974077" w:rsidRPr="003225C4">
        <w:rPr>
          <w:noProof/>
        </w:rPr>
        <w:t>(1)</w:t>
      </w:r>
      <w:r w:rsidR="00DE0591" w:rsidRPr="003225C4">
        <w:fldChar w:fldCharType="end"/>
      </w:r>
      <w:r w:rsidR="00665212" w:rsidRPr="003225C4">
        <w:t xml:space="preserve"> </w:t>
      </w:r>
      <w:r w:rsidR="00B37EDA" w:rsidRPr="003225C4">
        <w:t>E</w:t>
      </w:r>
      <w:r w:rsidRPr="003225C4">
        <w:t>ffective management of AF and the associated stroke risk is important</w:t>
      </w:r>
      <w:r w:rsidR="003F5221" w:rsidRPr="003225C4">
        <w:t xml:space="preserve"> for reducing additional mortality and morbidity risks that result from the condition</w:t>
      </w:r>
      <w:r w:rsidRPr="003225C4">
        <w:t xml:space="preserve">. Oral anticoagulants (OACs) reduce the risk of stroke, but </w:t>
      </w:r>
      <w:r w:rsidR="000F1748" w:rsidRPr="003225C4">
        <w:t>can cause major bleeding events</w:t>
      </w:r>
      <w:r w:rsidR="00374A9D" w:rsidRPr="003225C4">
        <w:t xml:space="preserve"> which </w:t>
      </w:r>
      <w:r w:rsidR="003378D6" w:rsidRPr="003378D6">
        <w:rPr>
          <w:highlight w:val="yellow"/>
        </w:rPr>
        <w:t>could</w:t>
      </w:r>
      <w:r w:rsidR="00374A9D" w:rsidRPr="003225C4">
        <w:t xml:space="preserve"> result in death or severe disablement.</w:t>
      </w:r>
      <w:r w:rsidR="00356EEF" w:rsidRPr="003225C4">
        <w:t xml:space="preserve"> </w:t>
      </w:r>
      <w:r w:rsidR="00DE0591" w:rsidRPr="003225C4">
        <w:fldChar w:fldCharType="begin" w:fldLock="1"/>
      </w:r>
      <w:r w:rsidR="009606A0">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DE0591" w:rsidRPr="003225C4">
        <w:fldChar w:fldCharType="separate"/>
      </w:r>
      <w:r w:rsidR="00356EEF" w:rsidRPr="003225C4">
        <w:rPr>
          <w:noProof/>
        </w:rPr>
        <w:t>(2)</w:t>
      </w:r>
      <w:r w:rsidR="00DE0591" w:rsidRPr="003225C4">
        <w:fldChar w:fldCharType="end"/>
      </w:r>
      <w:r w:rsidR="00374A9D" w:rsidRPr="003225C4">
        <w:t xml:space="preserve"> </w:t>
      </w:r>
    </w:p>
    <w:p w:rsidR="00C87195" w:rsidRDefault="003D3DC2" w:rsidP="008D11C1">
      <w:r w:rsidRPr="003225C4">
        <w:t xml:space="preserve">As well as exposing patients to a risk of major bleeding events, </w:t>
      </w:r>
      <w:r w:rsidR="00BD0097" w:rsidRPr="003225C4">
        <w:t xml:space="preserve">OACs </w:t>
      </w:r>
      <w:r w:rsidR="00A84C60" w:rsidRPr="003225C4">
        <w:t>impose a cost burden</w:t>
      </w:r>
      <w:r w:rsidR="00862C39" w:rsidRPr="003225C4">
        <w:t>, either directly due to drug acquisition costs in the case of new</w:t>
      </w:r>
      <w:r w:rsidR="00542E72" w:rsidRPr="003225C4">
        <w:t>er</w:t>
      </w:r>
      <w:r w:rsidR="00862C39" w:rsidRPr="003225C4">
        <w:t xml:space="preserve"> drugs like </w:t>
      </w:r>
      <w:proofErr w:type="spellStart"/>
      <w:r w:rsidR="00862C39" w:rsidRPr="003225C4">
        <w:t>dabigatran</w:t>
      </w:r>
      <w:proofErr w:type="spellEnd"/>
      <w:r w:rsidR="003E2C5D" w:rsidRPr="003225C4">
        <w:t xml:space="preserve"> or </w:t>
      </w:r>
      <w:proofErr w:type="spellStart"/>
      <w:r w:rsidR="003E2C5D" w:rsidRPr="003225C4">
        <w:t>rivaroxaban</w:t>
      </w:r>
      <w:proofErr w:type="spellEnd"/>
      <w:r w:rsidR="00862C39" w:rsidRPr="003225C4">
        <w:t>, or indirectly due to monitoring costs in the case of warfarin.</w:t>
      </w:r>
      <w:r w:rsidR="009A6772" w:rsidRPr="003225C4">
        <w:t xml:space="preserve"> </w:t>
      </w:r>
      <w:commentRangeStart w:id="1"/>
      <w:r w:rsidR="009A6772" w:rsidRPr="003225C4">
        <w:t xml:space="preserve">It should be noted that even where an intervention is clinically effective it does not necessarily follow </w:t>
      </w:r>
      <w:r w:rsidR="00C87195" w:rsidRPr="003225C4">
        <w:t xml:space="preserve">that it </w:t>
      </w:r>
      <w:r w:rsidR="009A6772" w:rsidRPr="003225C4">
        <w:t>is also cost effective.</w:t>
      </w:r>
      <w:commentRangeEnd w:id="1"/>
      <w:r w:rsidR="009A6772" w:rsidRPr="003225C4">
        <w:rPr>
          <w:rStyle w:val="CommentReference"/>
          <w:rFonts w:ascii="Times New Roman" w:eastAsia="Times New Roman" w:hAnsi="Times New Roman" w:cs="Times New Roman"/>
          <w:lang w:val="en-GB" w:eastAsia="en-GB" w:bidi="ar-SA"/>
        </w:rPr>
        <w:commentReference w:id="1"/>
      </w:r>
      <w:r w:rsidR="00862C39" w:rsidRPr="003225C4">
        <w:t xml:space="preserve"> </w:t>
      </w:r>
      <w:r w:rsidR="009A6772" w:rsidRPr="003225C4">
        <w:t xml:space="preserve">If the risk of stroke in the patient is low, then the increased health risks </w:t>
      </w:r>
      <w:r w:rsidR="00732E2A" w:rsidRPr="003225C4">
        <w:t xml:space="preserve">associated with </w:t>
      </w:r>
      <w:r w:rsidR="009A6772" w:rsidRPr="003225C4">
        <w:t xml:space="preserve">OACs may outweigh the benefits, and so a </w:t>
      </w:r>
      <w:r w:rsidR="00374A9D" w:rsidRPr="003225C4">
        <w:t>range of diagnostic to</w:t>
      </w:r>
      <w:r w:rsidR="00732E2A" w:rsidRPr="003225C4">
        <w:t>ols are used to identify higher-</w:t>
      </w:r>
      <w:r w:rsidR="00374A9D" w:rsidRPr="003225C4">
        <w:t>risk patients</w:t>
      </w:r>
      <w:r w:rsidR="00655A1D" w:rsidRPr="003225C4">
        <w:t xml:space="preserve">, including </w:t>
      </w:r>
      <w:r w:rsidR="00395BE3" w:rsidRPr="003225C4">
        <w:t>clinical prediction rules using patient history and characteristics</w:t>
      </w:r>
      <w:r w:rsidR="00374A9D" w:rsidRPr="003225C4">
        <w:t>.</w:t>
      </w:r>
      <w:r w:rsidR="00307F5F" w:rsidRPr="003225C4">
        <w:t xml:space="preserve"> </w:t>
      </w:r>
    </w:p>
    <w:p w:rsidR="003378D6" w:rsidRPr="003225C4" w:rsidRDefault="003378D6" w:rsidP="003378D6">
      <w:pPr>
        <w:pStyle w:val="Heading2"/>
        <w:numPr>
          <w:ilvl w:val="0"/>
          <w:numId w:val="0"/>
        </w:numPr>
      </w:pPr>
      <w:r>
        <w:t>The CHADS</w:t>
      </w:r>
      <w:r w:rsidRPr="003378D6">
        <w:rPr>
          <w:vertAlign w:val="subscript"/>
        </w:rPr>
        <w:t>2</w:t>
      </w:r>
      <w:r>
        <w:t xml:space="preserve"> clinical risk prediction algorithm</w:t>
      </w:r>
    </w:p>
    <w:p w:rsidR="00C87195" w:rsidRDefault="00732E2A" w:rsidP="00C87195">
      <w:r w:rsidRPr="003225C4">
        <w:t xml:space="preserve">A commonly used risk prediction </w:t>
      </w:r>
      <w:r w:rsidR="00153929" w:rsidRPr="003225C4">
        <w:t>rule</w:t>
      </w:r>
      <w:r w:rsidRPr="003225C4">
        <w:t xml:space="preserve"> for assessing stroke risk is CHADS</w:t>
      </w:r>
      <w:r w:rsidRPr="003225C4">
        <w:rPr>
          <w:vertAlign w:val="subscript"/>
        </w:rPr>
        <w:t>2</w:t>
      </w:r>
      <w:r w:rsidRPr="003225C4">
        <w:t>, which use demographic and clinical characteristics to produce a stroke risk score.</w:t>
      </w:r>
      <w:r w:rsidR="00DE0591" w:rsidRPr="003225C4">
        <w:fldChar w:fldCharType="begin" w:fldLock="1"/>
      </w:r>
      <w:r w:rsidR="009606A0">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DE0591" w:rsidRPr="003225C4">
        <w:fldChar w:fldCharType="separate"/>
      </w:r>
      <w:r w:rsidRPr="003225C4">
        <w:rPr>
          <w:noProof/>
        </w:rPr>
        <w:t>(3)</w:t>
      </w:r>
      <w:r w:rsidR="00DE0591" w:rsidRPr="003225C4">
        <w:fldChar w:fldCharType="end"/>
      </w:r>
      <w:r w:rsidRPr="003225C4">
        <w:t xml:space="preserve"> If this score is at or exceeds a threshold, the decision to prescribe OACs is made. </w:t>
      </w:r>
      <w:r w:rsidR="00C87195" w:rsidRPr="003225C4">
        <w:t>The CHADS</w:t>
      </w:r>
      <w:r w:rsidR="00C87195" w:rsidRPr="003225C4">
        <w:rPr>
          <w:vertAlign w:val="subscript"/>
        </w:rPr>
        <w:t>2</w:t>
      </w:r>
      <w:r w:rsidR="00C87195" w:rsidRPr="003225C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00C87195" w:rsidRPr="003225C4">
        <w:rPr>
          <w:vertAlign w:val="subscript"/>
        </w:rPr>
        <w:t>2</w:t>
      </w:r>
      <w:r w:rsidR="00C87195" w:rsidRPr="003225C4">
        <w:t>), transient ischemic attack or thromboembolism.</w:t>
      </w:r>
      <w:r w:rsidR="00DE0591">
        <w:fldChar w:fldCharType="begin" w:fldLock="1"/>
      </w:r>
      <w:r w:rsidR="009606A0">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DE0591">
        <w:fldChar w:fldCharType="separate"/>
      </w:r>
      <w:r w:rsidR="00C918EC" w:rsidRPr="00C918EC">
        <w:rPr>
          <w:noProof/>
        </w:rPr>
        <w:t>(3)</w:t>
      </w:r>
      <w:r w:rsidR="00DE0591">
        <w:fldChar w:fldCharType="end"/>
      </w:r>
      <w:r w:rsidR="00C87195" w:rsidRPr="003225C4">
        <w:t xml:space="preserve">  </w:t>
      </w:r>
    </w:p>
    <w:p w:rsidR="003378D6" w:rsidRPr="003225C4" w:rsidRDefault="009344EA" w:rsidP="003378D6">
      <w:pPr>
        <w:pStyle w:val="Heading2"/>
        <w:numPr>
          <w:ilvl w:val="0"/>
          <w:numId w:val="0"/>
        </w:numPr>
      </w:pPr>
      <w:proofErr w:type="spellStart"/>
      <w:r>
        <w:t>Transthoracic</w:t>
      </w:r>
      <w:proofErr w:type="spellEnd"/>
      <w:r>
        <w:t xml:space="preserve"> Echocardiography and the decision problem</w:t>
      </w:r>
    </w:p>
    <w:p w:rsidR="00374A9D" w:rsidRPr="003225C4" w:rsidRDefault="00D57902" w:rsidP="008D11C1">
      <w:r w:rsidRPr="003225C4">
        <w:t xml:space="preserve">This study assesses </w:t>
      </w:r>
      <w:r w:rsidR="003F5221" w:rsidRPr="003225C4">
        <w:t xml:space="preserve">whether performing </w:t>
      </w:r>
      <w:r w:rsidR="00307F5F" w:rsidRPr="003225C4">
        <w:t>an addi</w:t>
      </w:r>
      <w:r w:rsidR="00C007A4" w:rsidRPr="003225C4">
        <w:t>tional, slightly more expensive</w:t>
      </w:r>
      <w:r w:rsidR="00307F5F" w:rsidRPr="003225C4">
        <w:t xml:space="preserve"> </w:t>
      </w:r>
      <w:r w:rsidR="00C3051A" w:rsidRPr="003225C4">
        <w:t xml:space="preserve">diagnostic test in </w:t>
      </w:r>
      <w:r w:rsidR="00E55A94" w:rsidRPr="003225C4">
        <w:t>the population of interest</w:t>
      </w:r>
      <w:r w:rsidR="00C3051A" w:rsidRPr="003225C4">
        <w:t xml:space="preserve"> </w:t>
      </w:r>
      <w:r w:rsidR="00307F5F" w:rsidRPr="003225C4">
        <w:t xml:space="preserve">would lead to </w:t>
      </w:r>
      <w:r w:rsidR="003F5221" w:rsidRPr="003225C4">
        <w:t>better clinical outcomes on average (clinical effectiveness)</w:t>
      </w:r>
      <w:r w:rsidR="00307F5F" w:rsidRPr="003225C4">
        <w:t xml:space="preserve">. </w:t>
      </w:r>
      <w:r w:rsidR="009A6772" w:rsidRPr="003225C4">
        <w:t xml:space="preserve">The populations to be </w:t>
      </w:r>
      <w:r w:rsidR="00560933" w:rsidRPr="003225C4">
        <w:t>modeled</w:t>
      </w:r>
      <w:r w:rsidR="009A6772" w:rsidRPr="003225C4">
        <w:t xml:space="preserve"> are patients with newly diagnosed AF. Based on clinical history, they will either have an initial CHADS</w:t>
      </w:r>
      <w:r w:rsidR="009A6772" w:rsidRPr="003225C4">
        <w:rPr>
          <w:vertAlign w:val="subscript"/>
        </w:rPr>
        <w:t>2</w:t>
      </w:r>
      <w:r w:rsidR="009A6772" w:rsidRPr="003225C4">
        <w:t xml:space="preserve"> risk score of zero or one point.  </w:t>
      </w:r>
      <w:r w:rsidR="00D65C68" w:rsidRPr="003225C4">
        <w:t xml:space="preserve">If additional testing </w:t>
      </w:r>
      <w:r w:rsidR="009A6772" w:rsidRPr="003225C4">
        <w:t xml:space="preserve">in these patients </w:t>
      </w:r>
      <w:r w:rsidR="00D65C68" w:rsidRPr="003225C4">
        <w:t>is clinically effective, it is also important to evaluate whether the additional health benefits are proportionate to the additional costs accrued, and</w:t>
      </w:r>
      <w:r w:rsidR="00E84302" w:rsidRPr="003225C4">
        <w:t xml:space="preserve"> whether</w:t>
      </w:r>
      <w:r w:rsidR="00D65C68" w:rsidRPr="003225C4">
        <w:t xml:space="preserve"> the additional testing is cost effective at standard NICE decision-making thresholds.</w:t>
      </w:r>
      <w:r w:rsidR="00C007A4" w:rsidRPr="003225C4">
        <w:t xml:space="preserve"> </w:t>
      </w:r>
      <w:r w:rsidR="00D65C68" w:rsidRPr="003225C4">
        <w:t xml:space="preserve">The </w:t>
      </w:r>
      <w:r w:rsidR="00C007A4" w:rsidRPr="003225C4">
        <w:t>additional diagnostic test of interest is transthoracic echocardiography (TTE)</w:t>
      </w:r>
      <w:r w:rsidR="00CE721E" w:rsidRPr="003225C4">
        <w:t>, a non</w:t>
      </w:r>
      <w:r w:rsidR="00E84302" w:rsidRPr="003225C4">
        <w:t>-</w:t>
      </w:r>
      <w:r w:rsidR="00CE721E" w:rsidRPr="003225C4">
        <w:t xml:space="preserve">invasive procedure that allows imaging of the heart and blood flow. </w:t>
      </w:r>
    </w:p>
    <w:p w:rsidR="00395BE3" w:rsidRPr="003225C4" w:rsidRDefault="009A6772" w:rsidP="008D11C1">
      <w:r w:rsidRPr="003225C4">
        <w:lastRenderedPageBreak/>
        <w:t>An important risk factor not included in CHADS</w:t>
      </w:r>
      <w:r w:rsidRPr="003225C4">
        <w:rPr>
          <w:vertAlign w:val="subscript"/>
        </w:rPr>
        <w:t>2</w:t>
      </w:r>
      <w:r w:rsidRPr="003225C4">
        <w:t xml:space="preserve"> is whether an individual has a left atrial abnormality (LA ABN), which has been shown to lead to an increased stroke risk,</w:t>
      </w:r>
      <w:r w:rsidR="00DE0591" w:rsidRPr="003225C4">
        <w:fldChar w:fldCharType="begin" w:fldLock="1"/>
      </w:r>
      <w:r w:rsidR="009606A0">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DE0591" w:rsidRPr="003225C4">
        <w:fldChar w:fldCharType="separate"/>
      </w:r>
      <w:r w:rsidRPr="003225C4">
        <w:rPr>
          <w:noProof/>
        </w:rPr>
        <w:t>(4)</w:t>
      </w:r>
      <w:r w:rsidR="00DE0591" w:rsidRPr="003225C4">
        <w:fldChar w:fldCharType="end"/>
      </w:r>
      <w:r w:rsidR="00560933" w:rsidRPr="003225C4">
        <w:t xml:space="preserve"> LA ABN is defined as a patient having either a left atrial appendage thrombi, a dense spontaneous echo contrast, or left atrial appendage low flow velocities. </w:t>
      </w:r>
      <w:r w:rsidR="00DE0591" w:rsidRPr="003225C4">
        <w:fldChar w:fldCharType="begin" w:fldLock="1"/>
      </w:r>
      <w:r w:rsidR="009606A0">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E0591" w:rsidRPr="003225C4">
        <w:fldChar w:fldCharType="separate"/>
      </w:r>
      <w:r w:rsidR="00C918EC" w:rsidRPr="00C918EC">
        <w:rPr>
          <w:noProof/>
        </w:rPr>
        <w:t>(5)</w:t>
      </w:r>
      <w:r w:rsidR="00DE0591" w:rsidRPr="003225C4">
        <w:fldChar w:fldCharType="end"/>
      </w:r>
      <w:r w:rsidRPr="003225C4">
        <w:t xml:space="preserve"> LA ABNs can be detected by TTE, and so can be used to identify patients with a higher risk of stroke who otherwise may not receive OACs</w:t>
      </w:r>
      <w:r w:rsidR="001138A7" w:rsidRPr="003225C4">
        <w:t>.</w:t>
      </w:r>
      <w:r w:rsidR="0091160C" w:rsidRPr="003225C4">
        <w:t xml:space="preserve"> </w:t>
      </w:r>
      <w:r w:rsidR="00374A9D" w:rsidRPr="003225C4">
        <w:t xml:space="preserve">In this study a discrete event simulation (DES) model was developed to </w:t>
      </w:r>
      <w:r w:rsidR="00E84302" w:rsidRPr="003225C4">
        <w:t xml:space="preserve">simulate </w:t>
      </w:r>
      <w:r w:rsidR="00374A9D" w:rsidRPr="003225C4">
        <w:t xml:space="preserve">the long-term implications of performing TTEs in </w:t>
      </w:r>
      <w:r w:rsidR="00E55A94" w:rsidRPr="003225C4">
        <w:t xml:space="preserve">the population of interest </w:t>
      </w:r>
      <w:r w:rsidR="00374A9D" w:rsidRPr="003225C4">
        <w:t xml:space="preserve">when </w:t>
      </w:r>
      <w:r w:rsidR="00E84302" w:rsidRPr="003225C4">
        <w:t xml:space="preserve">deciding </w:t>
      </w:r>
      <w:r w:rsidR="00374A9D" w:rsidRPr="003225C4">
        <w:t xml:space="preserve">whether to prescribe OACs. Patients </w:t>
      </w:r>
      <w:r w:rsidR="00B1326A" w:rsidRPr="003225C4">
        <w:t>whose CHADS</w:t>
      </w:r>
      <w:r w:rsidR="00B1326A" w:rsidRPr="003225C4">
        <w:rPr>
          <w:vertAlign w:val="subscript"/>
        </w:rPr>
        <w:t>2</w:t>
      </w:r>
      <w:r w:rsidR="00B1326A" w:rsidRPr="003225C4">
        <w:t xml:space="preserve"> scores are below the threshold at which the OAC would be prescribed</w:t>
      </w:r>
      <w:r w:rsidR="00374A9D" w:rsidRPr="003225C4">
        <w:t xml:space="preserve"> are </w:t>
      </w:r>
      <w:r w:rsidR="00E55A94" w:rsidRPr="003225C4">
        <w:t xml:space="preserve">additionally </w:t>
      </w:r>
      <w:r w:rsidR="00374A9D" w:rsidRPr="003225C4">
        <w:t xml:space="preserve">assessed using TTE. If TTE identifies </w:t>
      </w:r>
      <w:r w:rsidRPr="003225C4">
        <w:t xml:space="preserve">a LA ABN </w:t>
      </w:r>
      <w:r w:rsidR="00374A9D" w:rsidRPr="003225C4">
        <w:t xml:space="preserve">then they are also prescribed OACs. </w:t>
      </w:r>
      <w:r w:rsidR="00655A1D" w:rsidRPr="003225C4">
        <w:t>As</w:t>
      </w:r>
      <w:r w:rsidR="00374A9D" w:rsidRPr="003225C4">
        <w:t xml:space="preserve"> a result of this, more people will be prescribed OACs when TTE is included in the diagnost</w:t>
      </w:r>
      <w:r w:rsidR="00153929" w:rsidRPr="003225C4">
        <w:t>ic package than when it is not.</w:t>
      </w:r>
      <w:r w:rsidR="00655A1D" w:rsidRPr="003225C4">
        <w:t xml:space="preserve"> </w:t>
      </w:r>
      <w:r w:rsidR="00153929" w:rsidRPr="003225C4">
        <w:t xml:space="preserve">However, </w:t>
      </w:r>
      <w:r w:rsidR="00374A9D" w:rsidRPr="003225C4">
        <w:t xml:space="preserve">potential cost savings </w:t>
      </w:r>
      <w:r w:rsidR="00153929" w:rsidRPr="003225C4">
        <w:t xml:space="preserve">could arise </w:t>
      </w:r>
      <w:r w:rsidR="00374A9D" w:rsidRPr="003225C4">
        <w:t xml:space="preserve">as a result of preventing strokes and the costs to the NHS that result from them.  </w:t>
      </w:r>
    </w:p>
    <w:p w:rsidR="0005390C" w:rsidRPr="003225C4" w:rsidRDefault="00C007A4" w:rsidP="003378D6">
      <w:pPr>
        <w:pStyle w:val="Heading1"/>
        <w:numPr>
          <w:ilvl w:val="0"/>
          <w:numId w:val="0"/>
        </w:numPr>
      </w:pPr>
      <w:r w:rsidRPr="003225C4">
        <w:t>Method</w:t>
      </w:r>
      <w:r w:rsidR="00E57550" w:rsidRPr="003225C4">
        <w:t>s</w:t>
      </w:r>
    </w:p>
    <w:p w:rsidR="00E57550" w:rsidRDefault="00E57550" w:rsidP="008D11C1">
      <w:r w:rsidRPr="003225C4">
        <w:t xml:space="preserve">The mathematical model developed estimated the </w:t>
      </w:r>
      <w:r w:rsidR="009A6772" w:rsidRPr="003225C4">
        <w:t>consequence</w:t>
      </w:r>
      <w:r w:rsidR="00267F89" w:rsidRPr="003225C4">
        <w:t>s</w:t>
      </w:r>
      <w:r w:rsidR="009A6772" w:rsidRPr="003225C4">
        <w:t xml:space="preserve"> </w:t>
      </w:r>
      <w:r w:rsidRPr="003225C4">
        <w:t xml:space="preserve">of </w:t>
      </w:r>
      <w:r w:rsidR="009A6772" w:rsidRPr="003225C4">
        <w:t xml:space="preserve">using </w:t>
      </w:r>
      <w:r w:rsidR="006D7B3B" w:rsidRPr="003225C4">
        <w:t xml:space="preserve">TTE </w:t>
      </w:r>
      <w:r w:rsidR="00267F89" w:rsidRPr="003225C4">
        <w:t>to inform</w:t>
      </w:r>
      <w:r w:rsidR="00B1326A" w:rsidRPr="003225C4">
        <w:t xml:space="preserve"> the decision </w:t>
      </w:r>
      <w:r w:rsidR="00267F89" w:rsidRPr="003225C4">
        <w:t xml:space="preserve">whether </w:t>
      </w:r>
      <w:r w:rsidR="00B1326A" w:rsidRPr="003225C4">
        <w:t xml:space="preserve">to prescribe an OAC </w:t>
      </w:r>
      <w:r w:rsidR="00267F89" w:rsidRPr="003225C4">
        <w:t xml:space="preserve">in a range of patient populations. Eight distinct cohorts were modeled, and separate scenarios were performed for each of three potential OACs: </w:t>
      </w:r>
      <w:proofErr w:type="spellStart"/>
      <w:r w:rsidR="00267F89" w:rsidRPr="003225C4">
        <w:t>warfarin</w:t>
      </w:r>
      <w:proofErr w:type="spellEnd"/>
      <w:r w:rsidR="00267F89" w:rsidRPr="003225C4">
        <w:t xml:space="preserve">, </w:t>
      </w:r>
      <w:proofErr w:type="spellStart"/>
      <w:r w:rsidR="00267F89" w:rsidRPr="003225C4">
        <w:t>dabigatran</w:t>
      </w:r>
      <w:proofErr w:type="spellEnd"/>
      <w:r w:rsidR="00267F89" w:rsidRPr="003225C4">
        <w:t xml:space="preserve">, and </w:t>
      </w:r>
      <w:proofErr w:type="spellStart"/>
      <w:r w:rsidR="00267F89" w:rsidRPr="003225C4">
        <w:t>rivaroxiban</w:t>
      </w:r>
      <w:proofErr w:type="spellEnd"/>
      <w:r w:rsidR="0091160C" w:rsidRPr="003225C4">
        <w:t>.</w:t>
      </w:r>
      <w:r w:rsidR="007955A1" w:rsidRPr="003225C4">
        <w:t xml:space="preserve"> </w:t>
      </w:r>
      <w:r w:rsidR="006D7B3B" w:rsidRPr="003225C4">
        <w:t>The health economic outcome of interest is the quality adjusted life</w:t>
      </w:r>
      <w:r w:rsidR="00397705" w:rsidRPr="003225C4">
        <w:t xml:space="preserve"> </w:t>
      </w:r>
      <w:r w:rsidR="006D7B3B" w:rsidRPr="003225C4">
        <w:t>year (QALY). A</w:t>
      </w:r>
      <w:r w:rsidR="00C87195" w:rsidRPr="003225C4">
        <w:t xml:space="preserve"> UK</w:t>
      </w:r>
      <w:r w:rsidR="006D7B3B" w:rsidRPr="003225C4">
        <w:t xml:space="preserve"> perspective is adopted</w:t>
      </w:r>
      <w:r w:rsidR="003E2F7C" w:rsidRPr="003225C4">
        <w:t xml:space="preserve">, </w:t>
      </w:r>
      <w:r w:rsidR="00933B76" w:rsidRPr="003225C4">
        <w:t>therefore</w:t>
      </w:r>
      <w:r w:rsidR="003E2F7C" w:rsidRPr="003225C4">
        <w:t xml:space="preserve"> costs incurred by the patient or wider society are not considered</w:t>
      </w:r>
      <w:r w:rsidR="006D7B3B" w:rsidRPr="003225C4">
        <w:t xml:space="preserve">. Standard NICE discount rates for utilities and costs of 3.5% per annum are used. </w:t>
      </w:r>
      <w:r w:rsidR="00DE0591" w:rsidRPr="003225C4">
        <w:fldChar w:fldCharType="begin" w:fldLock="1"/>
      </w:r>
      <w:r w:rsidR="009606A0">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http://www.mendeley.com/documents/?uuid=c47d1ddf-6159-47a9-9d46-18940ac72cc8" ] } ], "mendeley" : { "previouslyFormattedCitation" : "(6)" }, "properties" : { "noteIndex" : 0 }, "schema" : "https://github.com/citation-style-language/schema/raw/master/csl-citation.json" }</w:instrText>
      </w:r>
      <w:r w:rsidR="00DE0591" w:rsidRPr="003225C4">
        <w:fldChar w:fldCharType="separate"/>
      </w:r>
      <w:r w:rsidR="00C918EC" w:rsidRPr="00C918EC">
        <w:rPr>
          <w:noProof/>
        </w:rPr>
        <w:t>(6)</w:t>
      </w:r>
      <w:r w:rsidR="00DE0591" w:rsidRPr="003225C4">
        <w:fldChar w:fldCharType="end"/>
      </w:r>
      <w:r w:rsidR="004B7B0B" w:rsidRPr="003225C4">
        <w:t xml:space="preserve"> </w:t>
      </w:r>
      <w:r w:rsidR="00E36064" w:rsidRPr="003225C4">
        <w:t xml:space="preserve">A lifetime horizon is adopted. </w:t>
      </w:r>
      <w:r w:rsidR="006D7B3B" w:rsidRPr="003225C4">
        <w:t xml:space="preserve">In order to incorporate the effect of uncertainty on predicted outcomes, a probabilistic model is used, </w:t>
      </w:r>
      <w:r w:rsidR="00834F71" w:rsidRPr="003225C4">
        <w:t>meaning</w:t>
      </w:r>
      <w:r w:rsidR="006D7B3B" w:rsidRPr="003225C4">
        <w:t xml:space="preserve"> that where possible model parameter estimates are drawn from distributions rather than assumed to be fixed values. </w:t>
      </w:r>
    </w:p>
    <w:p w:rsidR="009344EA" w:rsidRPr="003225C4" w:rsidRDefault="009344EA" w:rsidP="009344EA">
      <w:pPr>
        <w:pStyle w:val="Heading2"/>
        <w:numPr>
          <w:ilvl w:val="0"/>
          <w:numId w:val="0"/>
        </w:numPr>
      </w:pPr>
      <w:r>
        <w:t>Scenarios included</w:t>
      </w:r>
    </w:p>
    <w:p w:rsidR="00267F89" w:rsidRPr="003225C4" w:rsidRDefault="00BE73AD" w:rsidP="00267F89">
      <w:proofErr w:type="spellStart"/>
      <w:r w:rsidRPr="003225C4">
        <w:t>Warfarin</w:t>
      </w:r>
      <w:proofErr w:type="spellEnd"/>
      <w:r w:rsidRPr="003225C4">
        <w:t xml:space="preserve">, </w:t>
      </w:r>
      <w:proofErr w:type="spellStart"/>
      <w:r w:rsidRPr="003225C4">
        <w:t>rivaroxiban</w:t>
      </w:r>
      <w:proofErr w:type="spellEnd"/>
      <w:r w:rsidRPr="003225C4">
        <w:t xml:space="preserve">, and </w:t>
      </w:r>
      <w:proofErr w:type="spellStart"/>
      <w:r w:rsidRPr="003225C4">
        <w:t>dabigatran</w:t>
      </w:r>
      <w:proofErr w:type="spellEnd"/>
      <w:r w:rsidRPr="003225C4">
        <w:t xml:space="preserve"> are each recommended in patients with different clinical characteristics, with warfarin recommended at a higher CHADS</w:t>
      </w:r>
      <w:r w:rsidRPr="003225C4">
        <w:rPr>
          <w:vertAlign w:val="subscript"/>
        </w:rPr>
        <w:t>2</w:t>
      </w:r>
      <w:r w:rsidRPr="003225C4">
        <w:t xml:space="preserve"> threshold than the newer OACs. </w:t>
      </w:r>
      <w:r w:rsidR="00560933" w:rsidRPr="003225C4">
        <w:t>Warfarin is typically  prescribed in patients with a CHADS</w:t>
      </w:r>
      <w:r w:rsidR="00560933" w:rsidRPr="003225C4">
        <w:rPr>
          <w:vertAlign w:val="subscript"/>
        </w:rPr>
        <w:t>2</w:t>
      </w:r>
      <w:r w:rsidR="00560933" w:rsidRPr="003225C4">
        <w:t xml:space="preserve"> score of two or more; the recent NICE recommendations for </w:t>
      </w:r>
      <w:proofErr w:type="spellStart"/>
      <w:r w:rsidR="00560933" w:rsidRPr="003225C4">
        <w:t>rivaroxaban</w:t>
      </w:r>
      <w:proofErr w:type="spellEnd"/>
      <w:r w:rsidR="00560933" w:rsidRPr="003225C4">
        <w:t xml:space="preserve"> are equivalent to stating that patients with a CHADS</w:t>
      </w:r>
      <w:r w:rsidR="00560933" w:rsidRPr="003225C4">
        <w:rPr>
          <w:vertAlign w:val="subscript"/>
        </w:rPr>
        <w:t>2</w:t>
      </w:r>
      <w:r w:rsidR="00560933" w:rsidRPr="003225C4">
        <w:t xml:space="preserve"> score of one or more should receive it; and recent NICE recommendations for </w:t>
      </w:r>
      <w:proofErr w:type="spellStart"/>
      <w:r w:rsidR="00560933" w:rsidRPr="003225C4">
        <w:t>dabigatran</w:t>
      </w:r>
      <w:proofErr w:type="spellEnd"/>
      <w:r w:rsidR="00560933" w:rsidRPr="003225C4">
        <w:t xml:space="preserve"> are equivalent to stating that patients with a CHADS</w:t>
      </w:r>
      <w:r w:rsidR="00560933" w:rsidRPr="003225C4">
        <w:rPr>
          <w:vertAlign w:val="subscript"/>
        </w:rPr>
        <w:t>2</w:t>
      </w:r>
      <w:r w:rsidR="00560933" w:rsidRPr="003225C4">
        <w:t xml:space="preserve"> score of one or more should receive it if they are also aged 65 years or more</w:t>
      </w:r>
      <w:r w:rsidR="00DE0591">
        <w:fldChar w:fldCharType="begin" w:fldLock="1"/>
      </w:r>
      <w:r w:rsidR="009606A0">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DE0591">
        <w:fldChar w:fldCharType="separate"/>
      </w:r>
      <w:r w:rsidR="00C918EC" w:rsidRPr="00C918EC">
        <w:rPr>
          <w:noProof/>
        </w:rPr>
        <w:t>(7,8)</w:t>
      </w:r>
      <w:r w:rsidR="00DE0591">
        <w:fldChar w:fldCharType="end"/>
      </w:r>
      <w:r w:rsidR="00560933" w:rsidRPr="003225C4">
        <w:rPr>
          <w:highlight w:val="yellow"/>
        </w:rPr>
        <w:t>.</w:t>
      </w:r>
      <w:r w:rsidR="00560933" w:rsidRPr="003225C4">
        <w:t xml:space="preserve"> </w:t>
      </w:r>
      <w:r w:rsidR="00267F89" w:rsidRPr="003225C4">
        <w:t xml:space="preserve">Because </w:t>
      </w:r>
      <w:r w:rsidRPr="003225C4">
        <w:t xml:space="preserve">of this some </w:t>
      </w:r>
      <w:r w:rsidR="00267F89" w:rsidRPr="003225C4">
        <w:t xml:space="preserve">patient cohorts would automatically receive some but </w:t>
      </w:r>
      <w:proofErr w:type="gramStart"/>
      <w:r w:rsidR="00267F89" w:rsidRPr="003225C4">
        <w:t xml:space="preserve">not each of the OACs, </w:t>
      </w:r>
      <w:r w:rsidRPr="003225C4">
        <w:t>and so TTE would not contribute to the OAC decision</w:t>
      </w:r>
      <w:proofErr w:type="gramEnd"/>
      <w:r w:rsidRPr="003225C4">
        <w:t xml:space="preserve">. Because of this, a total of </w:t>
      </w:r>
      <w:r w:rsidR="00267F89" w:rsidRPr="003225C4">
        <w:t xml:space="preserve">twelve scenarios were considered. </w:t>
      </w:r>
      <w:r w:rsidRPr="003225C4">
        <w:t xml:space="preserve">These are described in </w:t>
      </w:r>
      <w:fldSimple w:instr=" REF _Ref321227101 \h  \* MERGEFORMAT ">
        <w:r w:rsidR="001138A7" w:rsidRPr="003225C4">
          <w:t>Table 1</w:t>
        </w:r>
      </w:fldSimple>
      <w:r w:rsidRPr="003225C4">
        <w:t>.</w:t>
      </w:r>
    </w:p>
    <w:p w:rsidR="00515AEC" w:rsidRPr="003225C4" w:rsidRDefault="00515AEC" w:rsidP="003378D6">
      <w:pPr>
        <w:pStyle w:val="Heading2"/>
        <w:numPr>
          <w:ilvl w:val="0"/>
          <w:numId w:val="0"/>
        </w:numPr>
      </w:pPr>
      <w:r w:rsidRPr="003225C4">
        <w:lastRenderedPageBreak/>
        <w:t>Model Overview</w:t>
      </w:r>
    </w:p>
    <w:p w:rsidR="00004236" w:rsidRPr="003225C4" w:rsidRDefault="00397705" w:rsidP="008D11C1">
      <w:r w:rsidRPr="003225C4">
        <w:t>A</w:t>
      </w:r>
      <w:r w:rsidR="00004236" w:rsidRPr="003225C4">
        <w:t xml:space="preserve">n overview of the model is presented in </w:t>
      </w:r>
      <w:fldSimple w:instr=" REF _Ref321241706 \h  \* MERGEFORMAT ">
        <w:r w:rsidR="001138A7" w:rsidRPr="003225C4">
          <w:t>Figure 1</w:t>
        </w:r>
      </w:fldSimple>
      <w:r w:rsidR="00C007A4" w:rsidRPr="003225C4">
        <w:t>.</w:t>
      </w:r>
      <w:r w:rsidR="00004236" w:rsidRPr="003225C4">
        <w:t xml:space="preserve"> The model </w:t>
      </w:r>
      <w:r w:rsidR="00834F71" w:rsidRPr="003225C4">
        <w:t xml:space="preserve">comprises </w:t>
      </w:r>
      <w:r w:rsidR="00657538" w:rsidRPr="003225C4">
        <w:t xml:space="preserve">a </w:t>
      </w:r>
      <w:r w:rsidR="00004236" w:rsidRPr="003225C4">
        <w:t xml:space="preserve">short-term </w:t>
      </w:r>
      <w:r w:rsidR="00A07773" w:rsidRPr="003225C4">
        <w:t xml:space="preserve">diagnostic stage and </w:t>
      </w:r>
      <w:r w:rsidR="00834F71" w:rsidRPr="003225C4">
        <w:t xml:space="preserve">a </w:t>
      </w:r>
      <w:r w:rsidR="00A07773" w:rsidRPr="003225C4">
        <w:t xml:space="preserve">long-term patient outcome stage. In the short-term stage </w:t>
      </w:r>
      <w:r w:rsidR="00004236" w:rsidRPr="003225C4">
        <w:t xml:space="preserve">the clinical characteristics of a patient are generated, and whether or not </w:t>
      </w:r>
      <w:r w:rsidR="001138A7" w:rsidRPr="003225C4">
        <w:t>the</w:t>
      </w:r>
      <w:r w:rsidR="00004236" w:rsidRPr="003225C4">
        <w:t xml:space="preserve"> OAC</w:t>
      </w:r>
      <w:r w:rsidR="00933B76" w:rsidRPr="003225C4">
        <w:t xml:space="preserve"> </w:t>
      </w:r>
      <w:r w:rsidR="001138A7" w:rsidRPr="003225C4">
        <w:t xml:space="preserve">was </w:t>
      </w:r>
      <w:r w:rsidR="00933B76" w:rsidRPr="003225C4">
        <w:t>prescribed</w:t>
      </w:r>
      <w:r w:rsidR="00004236" w:rsidRPr="003225C4">
        <w:t xml:space="preserve"> is </w:t>
      </w:r>
      <w:r w:rsidR="00933B76" w:rsidRPr="003225C4">
        <w:t>determined</w:t>
      </w:r>
      <w:r w:rsidR="00A07773" w:rsidRPr="003225C4">
        <w:t xml:space="preserve">. In the </w:t>
      </w:r>
      <w:r w:rsidR="00004236" w:rsidRPr="003225C4">
        <w:t xml:space="preserve">long-term simulation </w:t>
      </w:r>
      <w:r w:rsidR="00A07773" w:rsidRPr="003225C4">
        <w:t xml:space="preserve">the patient’s clinical outcomes are simulated. Over the patient lifetime the patient may experience a stroke or major bleeding event, </w:t>
      </w:r>
      <w:r w:rsidR="00933B76" w:rsidRPr="003225C4">
        <w:t xml:space="preserve">both of which are assumed could lead to death, </w:t>
      </w:r>
      <w:r w:rsidR="00A07773" w:rsidRPr="003225C4">
        <w:t xml:space="preserve">or </w:t>
      </w:r>
      <w:r w:rsidR="001138A7" w:rsidRPr="003225C4">
        <w:t xml:space="preserve">they may die </w:t>
      </w:r>
      <w:r w:rsidR="00A07773" w:rsidRPr="003225C4">
        <w:t xml:space="preserve">from another cause. Each of these events </w:t>
      </w:r>
      <w:r w:rsidR="00933B76" w:rsidRPr="003225C4">
        <w:t>has</w:t>
      </w:r>
      <w:r w:rsidR="004B7B0B" w:rsidRPr="003225C4">
        <w:t xml:space="preserve"> associated cost and utility implications</w:t>
      </w:r>
      <w:r w:rsidR="00A07773" w:rsidRPr="003225C4">
        <w:t xml:space="preserve">. By </w:t>
      </w:r>
      <w:r w:rsidR="004B7B0B" w:rsidRPr="003225C4">
        <w:t xml:space="preserve">simulating </w:t>
      </w:r>
      <w:r w:rsidR="00A07773" w:rsidRPr="003225C4">
        <w:t xml:space="preserve">the outcomes for a large number of patients, the average associated costs and utilities following </w:t>
      </w:r>
      <w:r w:rsidR="00834F71" w:rsidRPr="003225C4">
        <w:t xml:space="preserve">alternative </w:t>
      </w:r>
      <w:r w:rsidR="00A07773" w:rsidRPr="003225C4">
        <w:t>diagnostic strategies (</w:t>
      </w:r>
      <w:r w:rsidR="00834F71" w:rsidRPr="003225C4">
        <w:t>with</w:t>
      </w:r>
      <w:r w:rsidR="004B7B0B" w:rsidRPr="003225C4">
        <w:t xml:space="preserve"> and without the use of TTE</w:t>
      </w:r>
      <w:r w:rsidR="00A07773" w:rsidRPr="003225C4">
        <w:t xml:space="preserve">) were estimated, allowing </w:t>
      </w:r>
      <w:r w:rsidR="00263B7C" w:rsidRPr="003225C4">
        <w:t xml:space="preserve">estimation of the mean costs and mean QALYs for both strategies, and </w:t>
      </w:r>
      <w:r w:rsidR="00933B76" w:rsidRPr="003225C4">
        <w:t xml:space="preserve">from these </w:t>
      </w:r>
      <w:r w:rsidR="00263B7C" w:rsidRPr="003225C4">
        <w:t>the incremental cost effectiveness ratio (ICER) of including TTE in the diagnostic package.</w:t>
      </w:r>
    </w:p>
    <w:p w:rsidR="00515AEC" w:rsidRPr="003225C4" w:rsidRDefault="00A0005C" w:rsidP="008D11C1">
      <w:r w:rsidRPr="003225C4">
        <w:t xml:space="preserve">In the baseline strategies, none of </w:t>
      </w:r>
      <w:r w:rsidR="00C87195" w:rsidRPr="003225C4">
        <w:t xml:space="preserve">the patients with </w:t>
      </w:r>
      <w:r w:rsidRPr="003225C4">
        <w:t>LA</w:t>
      </w:r>
      <w:r w:rsidR="00560933" w:rsidRPr="003225C4">
        <w:t xml:space="preserve"> </w:t>
      </w:r>
      <w:r w:rsidRPr="003225C4">
        <w:t xml:space="preserve">ABN were treated with the OAC even though their high stroke risk means </w:t>
      </w:r>
      <w:r w:rsidR="00C87195" w:rsidRPr="003225C4">
        <w:t>that the benefits would on average outweigh the risks.</w:t>
      </w:r>
      <w:r w:rsidRPr="003225C4">
        <w:t xml:space="preserve"> In the comparator strategy, some of these </w:t>
      </w:r>
      <w:r w:rsidR="008D30D8" w:rsidRPr="003225C4">
        <w:t xml:space="preserve">patients with LA ABN </w:t>
      </w:r>
      <w:r w:rsidRPr="003225C4">
        <w:t xml:space="preserve">would receive the OAC due to TTE correctly identifying the feature. However, not all patients with the feature would receive the OAC, and some patients without LA ABN would </w:t>
      </w:r>
      <w:r w:rsidR="008D30D8" w:rsidRPr="003225C4">
        <w:t>also receive it</w:t>
      </w:r>
      <w:r w:rsidRPr="003225C4">
        <w:t>. This is discussed in more detail below</w:t>
      </w:r>
      <w:r w:rsidR="00A8404E" w:rsidRPr="003225C4">
        <w:t xml:space="preserve">.  </w:t>
      </w:r>
    </w:p>
    <w:p w:rsidR="00DE62D7" w:rsidRPr="003225C4" w:rsidRDefault="00560933" w:rsidP="008D11C1">
      <w:r w:rsidRPr="003225C4">
        <w:t xml:space="preserve">In the short-term </w:t>
      </w:r>
      <w:r w:rsidR="00B31E31" w:rsidRPr="003225C4">
        <w:t xml:space="preserve">diagnostic stage of the </w:t>
      </w:r>
      <w:r w:rsidRPr="003225C4">
        <w:t xml:space="preserve">model the population are divided into </w:t>
      </w:r>
      <w:r w:rsidR="007955A1" w:rsidRPr="003225C4">
        <w:t>true positives (TPs), true negatives (TNs), false positives (FPs) and false negatives (FNs)</w:t>
      </w:r>
      <w:r w:rsidR="00B31E31" w:rsidRPr="003225C4">
        <w:t xml:space="preserve">. </w:t>
      </w:r>
      <w:r w:rsidRPr="003225C4">
        <w:t xml:space="preserve">The </w:t>
      </w:r>
      <w:r w:rsidR="00DE62D7" w:rsidRPr="003225C4">
        <w:t xml:space="preserve">relative size of </w:t>
      </w:r>
      <w:r w:rsidRPr="003225C4">
        <w:t xml:space="preserve">each of the four groups is a function of </w:t>
      </w:r>
      <w:r w:rsidR="00DE62D7" w:rsidRPr="003225C4">
        <w:t>the proportion of the population with LA ABN, referred to here as the true proportion high risk (TPHR); and as sensitivity and specificity of the diagnostic technology, and defined as follows:</w:t>
      </w:r>
    </w:p>
    <w:p w:rsidR="00DE62D7" w:rsidRPr="003225C4" w:rsidRDefault="00DE62D7" w:rsidP="00DE62D7">
      <w:pPr>
        <w:pStyle w:val="ListParagraph"/>
        <w:numPr>
          <w:ilvl w:val="0"/>
          <w:numId w:val="16"/>
        </w:numPr>
      </w:pPr>
      <w:r w:rsidRPr="003225C4">
        <w:t>Proportion of true positives = TPHR x sensitivity;</w:t>
      </w:r>
    </w:p>
    <w:p w:rsidR="00DE62D7" w:rsidRPr="003225C4" w:rsidRDefault="00DE62D7" w:rsidP="00DE62D7">
      <w:pPr>
        <w:pStyle w:val="ListParagraph"/>
        <w:numPr>
          <w:ilvl w:val="0"/>
          <w:numId w:val="16"/>
        </w:numPr>
      </w:pPr>
      <w:r w:rsidRPr="003225C4">
        <w:t>Proportion of true negatives = (1 –TPHR) x specificity;</w:t>
      </w:r>
    </w:p>
    <w:p w:rsidR="00DE62D7" w:rsidRPr="003225C4" w:rsidRDefault="00DE62D7" w:rsidP="00DE62D7">
      <w:pPr>
        <w:pStyle w:val="ListParagraph"/>
        <w:numPr>
          <w:ilvl w:val="0"/>
          <w:numId w:val="16"/>
        </w:numPr>
      </w:pPr>
      <w:r w:rsidRPr="003225C4">
        <w:t>Proportion o</w:t>
      </w:r>
      <w:r w:rsidR="001138A7" w:rsidRPr="003225C4">
        <w:t>f false positives = (1 – TPHR) x</w:t>
      </w:r>
      <w:r w:rsidRPr="003225C4">
        <w:t xml:space="preserve"> (1 – specificity);</w:t>
      </w:r>
    </w:p>
    <w:p w:rsidR="00DE62D7" w:rsidRPr="003225C4" w:rsidRDefault="00DE62D7" w:rsidP="00DE62D7">
      <w:pPr>
        <w:pStyle w:val="ListParagraph"/>
        <w:numPr>
          <w:ilvl w:val="0"/>
          <w:numId w:val="16"/>
        </w:numPr>
      </w:pPr>
      <w:r w:rsidRPr="003225C4">
        <w:t>Proportion of false negatives = TPHR x (1 – sensitivity).</w:t>
      </w:r>
    </w:p>
    <w:p w:rsidR="00850455" w:rsidRPr="003225C4" w:rsidRDefault="00DE62D7" w:rsidP="008D11C1">
      <w:r w:rsidRPr="003225C4">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3225C4" w:rsidRDefault="00515AEC" w:rsidP="003378D6">
      <w:pPr>
        <w:pStyle w:val="Heading2"/>
        <w:numPr>
          <w:ilvl w:val="0"/>
          <w:numId w:val="0"/>
        </w:numPr>
      </w:pPr>
      <w:r w:rsidRPr="003225C4">
        <w:t xml:space="preserve">Modeling long-term </w:t>
      </w:r>
      <w:r w:rsidR="00BC79E5" w:rsidRPr="003225C4">
        <w:t>events</w:t>
      </w:r>
    </w:p>
    <w:p w:rsidR="00E97667" w:rsidRPr="003225C4" w:rsidRDefault="00515AEC" w:rsidP="008D11C1">
      <w:r w:rsidRPr="003225C4">
        <w:t xml:space="preserve">Prescribing an OAC means </w:t>
      </w:r>
      <w:r w:rsidR="00B31E31" w:rsidRPr="003225C4">
        <w:t xml:space="preserve">that the risk </w:t>
      </w:r>
      <w:r w:rsidRPr="003225C4">
        <w:t>to the patient of suffering a stroke</w:t>
      </w:r>
      <w:r w:rsidR="00B31E31" w:rsidRPr="003225C4">
        <w:t xml:space="preserve"> is reduced</w:t>
      </w:r>
      <w:r w:rsidRPr="003225C4">
        <w:t>, but the risk of causing a potentially fatal major bleeding event</w:t>
      </w:r>
      <w:r w:rsidR="00B31E31" w:rsidRPr="003225C4">
        <w:t xml:space="preserve"> is introduced</w:t>
      </w:r>
      <w:r w:rsidRPr="003225C4">
        <w:t xml:space="preserve">. </w:t>
      </w:r>
      <w:r w:rsidR="00E97667" w:rsidRPr="003225C4">
        <w:t xml:space="preserve">Three mutually exclusive outcomes could result from a stroke: death, a dependent state, and an independent state. Each outcome has </w:t>
      </w:r>
      <w:r w:rsidR="00E97667" w:rsidRPr="003225C4">
        <w:lastRenderedPageBreak/>
        <w:t>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w:t>
      </w:r>
      <w:r w:rsidR="00850455" w:rsidRPr="003225C4">
        <w:t>.</w:t>
      </w:r>
      <w:r w:rsidR="00E97667" w:rsidRPr="003225C4">
        <w:t xml:space="preserve"> </w:t>
      </w:r>
      <w:r w:rsidR="00DE0591" w:rsidRPr="003225C4">
        <w:fldChar w:fldCharType="begin" w:fldLock="1"/>
      </w:r>
      <w:r w:rsidR="009606A0">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DE0591" w:rsidRPr="003225C4">
        <w:fldChar w:fldCharType="separate"/>
      </w:r>
      <w:r w:rsidR="00C918EC" w:rsidRPr="00C918EC">
        <w:rPr>
          <w:noProof/>
        </w:rPr>
        <w:t>(9)</w:t>
      </w:r>
      <w:r w:rsidR="00DE0591" w:rsidRPr="003225C4">
        <w:fldChar w:fldCharType="end"/>
      </w:r>
      <w:r w:rsidR="00E97667" w:rsidRPr="003225C4">
        <w:t xml:space="preserve"> </w:t>
      </w:r>
    </w:p>
    <w:p w:rsidR="00F91783" w:rsidRPr="003225C4" w:rsidRDefault="00A8404E" w:rsidP="008D11C1">
      <w:r w:rsidRPr="003225C4">
        <w:t xml:space="preserve">The </w:t>
      </w:r>
      <w:r w:rsidR="00515AEC" w:rsidRPr="003225C4">
        <w:t>model</w:t>
      </w:r>
      <w:r w:rsidRPr="003225C4">
        <w:t xml:space="preserve"> is updated when events occur that affect an individual’s</w:t>
      </w:r>
      <w:r w:rsidR="00F91783" w:rsidRPr="003225C4">
        <w:t xml:space="preserve"> stroke or bleed risk. </w:t>
      </w:r>
      <w:r w:rsidR="00BC79E5" w:rsidRPr="003225C4">
        <w:t>E</w:t>
      </w:r>
      <w:r w:rsidR="00F91783" w:rsidRPr="003225C4">
        <w:t>xample</w:t>
      </w:r>
      <w:r w:rsidR="00BC79E5" w:rsidRPr="003225C4">
        <w:t xml:space="preserve">s of such events are: becoming </w:t>
      </w:r>
      <w:r w:rsidR="00F91783" w:rsidRPr="003225C4">
        <w:t>75</w:t>
      </w:r>
      <w:r w:rsidR="00BC79E5" w:rsidRPr="003225C4">
        <w:t xml:space="preserve"> years of age:</w:t>
      </w:r>
      <w:r w:rsidR="00F91783" w:rsidRPr="003225C4">
        <w:t xml:space="preserve"> </w:t>
      </w:r>
      <w:r w:rsidR="00BC79E5" w:rsidRPr="003225C4">
        <w:t>experiencing a</w:t>
      </w:r>
      <w:r w:rsidR="00F91783" w:rsidRPr="003225C4">
        <w:t xml:space="preserve"> stroke</w:t>
      </w:r>
      <w:r w:rsidR="00BC79E5" w:rsidRPr="003225C4">
        <w:t>:</w:t>
      </w:r>
      <w:r w:rsidR="00F91783" w:rsidRPr="003225C4">
        <w:t xml:space="preserve"> </w:t>
      </w:r>
      <w:r w:rsidR="00BC79E5" w:rsidRPr="003225C4">
        <w:t>withdrawal of an OAC following a</w:t>
      </w:r>
      <w:r w:rsidR="00F91783" w:rsidRPr="003225C4">
        <w:t xml:space="preserve"> major bleed </w:t>
      </w:r>
      <w:r w:rsidR="00BC79E5" w:rsidRPr="003225C4">
        <w:t xml:space="preserve">It was assumed that </w:t>
      </w:r>
      <w:r w:rsidR="001138A7" w:rsidRPr="003225C4">
        <w:t>i</w:t>
      </w:r>
      <w:r w:rsidR="00F91783" w:rsidRPr="003225C4">
        <w:t xml:space="preserve">f a patient experiences a stroke and </w:t>
      </w:r>
      <w:r w:rsidR="00266451" w:rsidRPr="003225C4">
        <w:t xml:space="preserve">is </w:t>
      </w:r>
      <w:r w:rsidR="00F91783" w:rsidRPr="003225C4">
        <w:t>not already taking an OAC, they are prescribed OACs</w:t>
      </w:r>
      <w:r w:rsidR="00C23AC0" w:rsidRPr="003225C4">
        <w:t>, provided they have not experienced a previous bleeding episode</w:t>
      </w:r>
      <w:r w:rsidR="00604F56" w:rsidRPr="003225C4">
        <w:t>.</w:t>
      </w:r>
      <w:r w:rsidR="00F91783" w:rsidRPr="003225C4">
        <w:t xml:space="preserve"> If a patient suffers a severe intracranial </w:t>
      </w:r>
      <w:r w:rsidR="00F91783" w:rsidRPr="003225C4">
        <w:rPr>
          <w:lang w:val="en-GB"/>
        </w:rPr>
        <w:t>haemorrhage</w:t>
      </w:r>
      <w:r w:rsidR="00F91783" w:rsidRPr="003225C4">
        <w:t xml:space="preserve"> (Gl</w:t>
      </w:r>
      <w:r w:rsidR="00604F56" w:rsidRPr="003225C4">
        <w:t>asgow outcome scale category 2) as</w:t>
      </w:r>
      <w:r w:rsidR="00F91783" w:rsidRPr="003225C4">
        <w:t xml:space="preserve"> a result of taking OACs, their life expectancy was reduced to a maximum of 3.</w:t>
      </w:r>
      <w:r w:rsidR="009C7509" w:rsidRPr="003225C4">
        <w:t>6</w:t>
      </w:r>
      <w:r w:rsidR="00F91783" w:rsidRPr="003225C4">
        <w:t xml:space="preserve"> years</w:t>
      </w:r>
      <w:r w:rsidR="00C23AC0" w:rsidRPr="003225C4">
        <w:t xml:space="preserve"> with no QALY gain</w:t>
      </w:r>
      <w:r w:rsidR="00F91783" w:rsidRPr="003225C4">
        <w:t xml:space="preserve">. </w:t>
      </w:r>
      <w:r w:rsidR="00DE0591" w:rsidRPr="003225C4">
        <w:fldChar w:fldCharType="begin" w:fldLock="1"/>
      </w:r>
      <w:r w:rsidR="009606A0">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DE0591" w:rsidRPr="003225C4">
        <w:fldChar w:fldCharType="separate"/>
      </w:r>
      <w:r w:rsidR="00C918EC" w:rsidRPr="00C918EC">
        <w:rPr>
          <w:noProof/>
        </w:rPr>
        <w:t>(10)</w:t>
      </w:r>
      <w:r w:rsidR="00DE0591" w:rsidRPr="003225C4">
        <w:fldChar w:fldCharType="end"/>
      </w:r>
      <w:r w:rsidR="009C7509" w:rsidRPr="003225C4">
        <w:t xml:space="preserve"> </w:t>
      </w:r>
      <w:r w:rsidR="00604F56" w:rsidRPr="003225C4">
        <w:t>Additionally, t</w:t>
      </w:r>
      <w:r w:rsidR="00F91783" w:rsidRPr="003225C4">
        <w:t xml:space="preserve">he risk of a major bleeding event when taking </w:t>
      </w:r>
      <w:proofErr w:type="spellStart"/>
      <w:r w:rsidR="00C23AC0" w:rsidRPr="003225C4">
        <w:t>dabigatran</w:t>
      </w:r>
      <w:proofErr w:type="spellEnd"/>
      <w:r w:rsidR="00C23AC0" w:rsidRPr="003225C4">
        <w:t xml:space="preserve"> </w:t>
      </w:r>
      <w:r w:rsidR="00F91783" w:rsidRPr="003225C4">
        <w:t>(150mg twice daily) was also assumed to change a</w:t>
      </w:r>
      <w:r w:rsidR="00C42A71" w:rsidRPr="003225C4">
        <w:t xml:space="preserve">t the age of 75, as indicated by recent evidence comparing </w:t>
      </w:r>
      <w:proofErr w:type="spellStart"/>
      <w:r w:rsidR="00C42A71" w:rsidRPr="003225C4">
        <w:t>dabigatran</w:t>
      </w:r>
      <w:proofErr w:type="spellEnd"/>
      <w:r w:rsidR="00C42A71" w:rsidRPr="003225C4">
        <w:t xml:space="preserve"> with </w:t>
      </w:r>
      <w:proofErr w:type="spellStart"/>
      <w:r w:rsidR="00C42A71" w:rsidRPr="003225C4">
        <w:t>warfarin</w:t>
      </w:r>
      <w:proofErr w:type="spellEnd"/>
      <w:r w:rsidR="00C42A71" w:rsidRPr="003225C4">
        <w:t xml:space="preserve">. </w:t>
      </w:r>
      <w:r w:rsidR="00DE0591" w:rsidRPr="003225C4">
        <w:fldChar w:fldCharType="begin" w:fldLock="1"/>
      </w:r>
      <w:r w:rsidR="009606A0">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DE0591" w:rsidRPr="003225C4">
        <w:fldChar w:fldCharType="separate"/>
      </w:r>
      <w:r w:rsidR="00C918EC" w:rsidRPr="00C918EC">
        <w:rPr>
          <w:noProof/>
        </w:rPr>
        <w:t>(11)</w:t>
      </w:r>
      <w:r w:rsidR="00DE0591" w:rsidRPr="003225C4">
        <w:fldChar w:fldCharType="end"/>
      </w:r>
    </w:p>
    <w:p w:rsidR="00DE62D7" w:rsidRPr="003225C4" w:rsidRDefault="00DE62D7" w:rsidP="003378D6">
      <w:pPr>
        <w:pStyle w:val="Heading2"/>
        <w:numPr>
          <w:ilvl w:val="0"/>
          <w:numId w:val="0"/>
        </w:numPr>
      </w:pPr>
      <w:r w:rsidRPr="003225C4">
        <w:t>Data sources used in model</w:t>
      </w:r>
    </w:p>
    <w:p w:rsidR="00DE62D7" w:rsidRPr="003225C4" w:rsidRDefault="00DE62D7" w:rsidP="00DE62D7">
      <w:r w:rsidRPr="003225C4">
        <w:t xml:space="preserve">A full list of the information used to populate the parameters in the model, including event risks, costs and utilities, is presented in </w:t>
      </w:r>
      <w:fldSimple w:instr=" REF _Ref321401422 \h  \* MERGEFORMAT ">
        <w:r w:rsidRPr="003225C4">
          <w:t>Table 3</w:t>
        </w:r>
      </w:fldSimple>
      <w:r w:rsidRPr="003225C4">
        <w:t>.</w:t>
      </w:r>
    </w:p>
    <w:p w:rsidR="00270FD8" w:rsidRPr="003225C4" w:rsidRDefault="00270FD8" w:rsidP="003378D6">
      <w:pPr>
        <w:pStyle w:val="Heading2"/>
        <w:numPr>
          <w:ilvl w:val="0"/>
          <w:numId w:val="0"/>
        </w:numPr>
      </w:pPr>
      <w:r w:rsidRPr="003225C4">
        <w:t>Expected value of perfect information</w:t>
      </w:r>
    </w:p>
    <w:p w:rsidR="00270FD8" w:rsidRPr="003225C4" w:rsidRDefault="00270FD8" w:rsidP="00270FD8">
      <w:r w:rsidRPr="003225C4">
        <w:t>The individual level expected value of perfect information (EVPI) was calculated. In order to convert this into a population level EVPI, an estimate of the population affected is required. The population EVPI provides the maximum level of investment that a funding body would be prepared to pay to eliminate all uncertainty in the decision problem.</w:t>
      </w:r>
      <w:r w:rsidR="00DE0591" w:rsidRPr="003225C4">
        <w:fldChar w:fldCharType="begin" w:fldLock="1"/>
      </w:r>
      <w:r w:rsidR="009606A0">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DE0591" w:rsidRPr="003225C4">
        <w:fldChar w:fldCharType="separate"/>
      </w:r>
      <w:r w:rsidR="00C918EC" w:rsidRPr="00C918EC">
        <w:rPr>
          <w:noProof/>
        </w:rPr>
        <w:t>(12)</w:t>
      </w:r>
      <w:r w:rsidR="00DE0591" w:rsidRPr="003225C4">
        <w:fldChar w:fldCharType="end"/>
      </w:r>
      <w:r w:rsidRPr="003225C4">
        <w:t xml:space="preserve"> The population EVPI assuming population sizes of 25,000, 50,000 and 75,000 were calculated. These population sizes were selected as being approximately the correct size based </w:t>
      </w:r>
      <w:r w:rsidR="001138A7" w:rsidRPr="003225C4">
        <w:t>on a rough calculation considering the following factors</w:t>
      </w:r>
      <w:r w:rsidRPr="003225C4">
        <w:t>: that there are 6.7 million people aged between 55 and 64 years in England and Wales;</w:t>
      </w:r>
      <w:r w:rsidR="00DE0591" w:rsidRPr="003225C4">
        <w:fldChar w:fldCharType="begin" w:fldLock="1"/>
      </w:r>
      <w:r w:rsidR="009606A0">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DE0591" w:rsidRPr="003225C4">
        <w:fldChar w:fldCharType="separate"/>
      </w:r>
      <w:r w:rsidR="00C918EC" w:rsidRPr="00C918EC">
        <w:rPr>
          <w:noProof/>
        </w:rPr>
        <w:t>(13)</w:t>
      </w:r>
      <w:r w:rsidR="00DE0591" w:rsidRPr="003225C4">
        <w:fldChar w:fldCharType="end"/>
      </w:r>
      <w:r w:rsidRPr="003225C4">
        <w:t xml:space="preserve"> that the incidence of AF was 1 per 1,000 person years (approximately the pooled rate for women and men aged 55 to 64 years reported by the Renfrew Paisley study);</w:t>
      </w:r>
      <w:r w:rsidR="00DE0591" w:rsidRPr="003225C4">
        <w:fldChar w:fldCharType="begin" w:fldLock="1"/>
      </w:r>
      <w:r w:rsidR="009606A0">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DE0591" w:rsidRPr="003225C4">
        <w:fldChar w:fldCharType="separate"/>
      </w:r>
      <w:r w:rsidR="00C918EC" w:rsidRPr="00C918EC">
        <w:rPr>
          <w:noProof/>
        </w:rPr>
        <w:t>(14)</w:t>
      </w:r>
      <w:r w:rsidR="00DE0591" w:rsidRPr="003225C4">
        <w:fldChar w:fldCharType="end"/>
      </w:r>
      <w:r w:rsidRPr="003225C4">
        <w:t xml:space="preserve"> </w:t>
      </w:r>
      <w:r w:rsidR="001138A7" w:rsidRPr="003225C4">
        <w:t xml:space="preserve">that </w:t>
      </w:r>
      <w:r w:rsidRPr="003225C4">
        <w:t>6% of people are in the CHADS</w:t>
      </w:r>
      <w:r w:rsidRPr="003225C4">
        <w:rPr>
          <w:vertAlign w:val="subscript"/>
        </w:rPr>
        <w:t>2</w:t>
      </w:r>
      <w:r w:rsidRPr="003225C4">
        <w:t xml:space="preserve"> 0 category;</w:t>
      </w:r>
      <w:r w:rsidR="00DE0591" w:rsidRPr="003225C4">
        <w:fldChar w:fldCharType="begin" w:fldLock="1"/>
      </w:r>
      <w:r w:rsidR="009606A0">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E0591" w:rsidRPr="003225C4">
        <w:fldChar w:fldCharType="separate"/>
      </w:r>
      <w:r w:rsidR="00C918EC" w:rsidRPr="00C918EC">
        <w:rPr>
          <w:noProof/>
        </w:rPr>
        <w:t>(5)</w:t>
      </w:r>
      <w:r w:rsidR="00DE0591" w:rsidRPr="003225C4">
        <w:fldChar w:fldCharType="end"/>
      </w:r>
      <w:r w:rsidRPr="003225C4">
        <w:t xml:space="preserve"> and that the information is relevant for 10 years. This calculation suggested a population size of around 70,000 people in the CHADS</w:t>
      </w:r>
      <w:r w:rsidRPr="003225C4">
        <w:rPr>
          <w:vertAlign w:val="subscript"/>
        </w:rPr>
        <w:t>2</w:t>
      </w:r>
      <w:r w:rsidRPr="003225C4">
        <w:t xml:space="preserve"> 0 category, and as it can be expected that fewer people would have CHADS</w:t>
      </w:r>
      <w:r w:rsidRPr="003225C4">
        <w:rPr>
          <w:vertAlign w:val="subscript"/>
        </w:rPr>
        <w:t>2</w:t>
      </w:r>
      <w:r w:rsidRPr="003225C4">
        <w:t xml:space="preserve"> 1, this was considered an upper population estimate overall.</w:t>
      </w:r>
    </w:p>
    <w:p w:rsidR="0091160C" w:rsidRPr="003225C4" w:rsidRDefault="0091160C" w:rsidP="003378D6">
      <w:pPr>
        <w:pStyle w:val="Heading2"/>
        <w:numPr>
          <w:ilvl w:val="0"/>
          <w:numId w:val="0"/>
        </w:numPr>
      </w:pPr>
      <w:r w:rsidRPr="003225C4">
        <w:t>Estimating cost effectiv</w:t>
      </w:r>
      <w:r w:rsidR="007955A1" w:rsidRPr="003225C4">
        <w:t>e</w:t>
      </w:r>
      <w:r w:rsidRPr="003225C4">
        <w:t>ness</w:t>
      </w:r>
    </w:p>
    <w:p w:rsidR="00454436" w:rsidRPr="003225C4" w:rsidRDefault="00670364" w:rsidP="008D11C1">
      <w:bookmarkStart w:id="2" w:name="_Toc316637315"/>
      <w:r w:rsidRPr="003225C4">
        <w:lastRenderedPageBreak/>
        <w:t xml:space="preserve">The </w:t>
      </w:r>
      <w:r w:rsidR="00270FD8" w:rsidRPr="003225C4">
        <w:t xml:space="preserve">probabilities </w:t>
      </w:r>
      <w:r w:rsidRPr="003225C4">
        <w:t>that the</w:t>
      </w:r>
      <w:r w:rsidR="00266451" w:rsidRPr="003225C4">
        <w:t xml:space="preserve"> addition of TTE </w:t>
      </w:r>
      <w:r w:rsidR="001138A7" w:rsidRPr="003225C4">
        <w:t>is cost-effective at</w:t>
      </w:r>
      <w:r w:rsidRPr="003225C4">
        <w:t xml:space="preserve"> </w:t>
      </w:r>
      <w:r w:rsidR="000F1109" w:rsidRPr="003225C4">
        <w:t xml:space="preserve">maximum acceptable incremental cost effectiveness ratios (MAICERS) </w:t>
      </w:r>
      <w:r w:rsidR="00270FD8" w:rsidRPr="003225C4">
        <w:t>ranging from £0/QALY to £50,000/QALY were calculated. This information</w:t>
      </w:r>
      <w:r w:rsidR="000406AE" w:rsidRPr="003225C4">
        <w:t xml:space="preserve"> </w:t>
      </w:r>
      <w:r w:rsidR="00270FD8" w:rsidRPr="003225C4">
        <w:t xml:space="preserve">was used to create </w:t>
      </w:r>
      <w:r w:rsidR="000F1109" w:rsidRPr="003225C4">
        <w:t>cost-effectiveness acceptability frontiers (CEAFs)</w:t>
      </w:r>
      <w:r w:rsidR="00270FD8" w:rsidRPr="003225C4">
        <w:t xml:space="preserve"> for each of the scenarios</w:t>
      </w:r>
      <w:r w:rsidR="000F1109" w:rsidRPr="003225C4">
        <w:t>.</w:t>
      </w:r>
      <w:r w:rsidR="00270FD8" w:rsidRPr="003225C4">
        <w:t xml:space="preserve"> CEAFs, unlike cost-effectiveness acceptability curves (CEACs), show </w:t>
      </w:r>
      <w:r w:rsidR="00270FD8" w:rsidRPr="00CA434B">
        <w:rPr>
          <w:highlight w:val="yellow"/>
        </w:rPr>
        <w:t xml:space="preserve">the probability </w:t>
      </w:r>
      <w:r w:rsidR="00CA434B" w:rsidRPr="00CA434B">
        <w:rPr>
          <w:highlight w:val="yellow"/>
        </w:rPr>
        <w:t>of the adoption decision alone being</w:t>
      </w:r>
      <w:r w:rsidR="00270FD8" w:rsidRPr="003225C4">
        <w:t xml:space="preserve"> cost-effective.</w:t>
      </w:r>
      <w:r w:rsidR="00266451" w:rsidRPr="003225C4">
        <w:t xml:space="preserve"> </w:t>
      </w:r>
      <w:r w:rsidR="00DE0591" w:rsidRPr="003225C4">
        <w:fldChar w:fldCharType="begin" w:fldLock="1"/>
      </w:r>
      <w:r w:rsidR="009606A0">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DE0591" w:rsidRPr="003225C4">
        <w:fldChar w:fldCharType="separate"/>
      </w:r>
      <w:r w:rsidR="00C918EC" w:rsidRPr="00C918EC">
        <w:rPr>
          <w:noProof/>
        </w:rPr>
        <w:t>(15)</w:t>
      </w:r>
      <w:r w:rsidR="00DE0591" w:rsidRPr="003225C4">
        <w:fldChar w:fldCharType="end"/>
      </w:r>
    </w:p>
    <w:p w:rsidR="00270FD8" w:rsidRPr="003225C4" w:rsidRDefault="00AB2D8E" w:rsidP="003378D6">
      <w:pPr>
        <w:pStyle w:val="Heading2"/>
        <w:numPr>
          <w:ilvl w:val="0"/>
          <w:numId w:val="0"/>
        </w:numPr>
      </w:pPr>
      <w:r w:rsidRPr="003225C4">
        <w:t>Deterministic</w:t>
      </w:r>
      <w:r w:rsidR="00270FD8" w:rsidRPr="003225C4">
        <w:t xml:space="preserve"> sensitivity analyses</w:t>
      </w:r>
    </w:p>
    <w:p w:rsidR="00454436" w:rsidRPr="003225C4" w:rsidRDefault="00DF7E46" w:rsidP="008D11C1">
      <w:r w:rsidRPr="003225C4">
        <w:t>S</w:t>
      </w:r>
      <w:r w:rsidR="00454436" w:rsidRPr="003225C4">
        <w:t xml:space="preserve">ensitivity analyses were </w:t>
      </w:r>
      <w:r w:rsidRPr="003225C4">
        <w:t xml:space="preserve">also </w:t>
      </w:r>
      <w:r w:rsidR="00454436" w:rsidRPr="003225C4">
        <w:t xml:space="preserve">undertaken on two key parameters, the </w:t>
      </w:r>
      <w:r w:rsidR="000F1109" w:rsidRPr="003225C4">
        <w:t>TPHR, and</w:t>
      </w:r>
      <w:r w:rsidR="00454436" w:rsidRPr="003225C4">
        <w:t xml:space="preserve"> the joint uncertainty in the sensitivity and specificity of TTE in detecting LA ABN.</w:t>
      </w:r>
      <w:r w:rsidR="001138A7" w:rsidRPr="003225C4">
        <w:t xml:space="preserve"> The results for the joint uncertainty for two scenarios are presented in the main article. The </w:t>
      </w:r>
      <w:proofErr w:type="gramStart"/>
      <w:r w:rsidR="001138A7" w:rsidRPr="003225C4">
        <w:t>remainder of these analyses are</w:t>
      </w:r>
      <w:proofErr w:type="gramEnd"/>
      <w:r w:rsidR="001138A7" w:rsidRPr="003225C4">
        <w:t xml:space="preserve"> presented in the associated appendix.</w:t>
      </w:r>
    </w:p>
    <w:bookmarkEnd w:id="2"/>
    <w:p w:rsidR="0005390C" w:rsidRPr="003225C4" w:rsidRDefault="00DF4463" w:rsidP="003378D6">
      <w:pPr>
        <w:pStyle w:val="Heading1"/>
        <w:numPr>
          <w:ilvl w:val="0"/>
          <w:numId w:val="0"/>
        </w:numPr>
      </w:pPr>
      <w:r w:rsidRPr="003225C4">
        <w:t>Results</w:t>
      </w:r>
    </w:p>
    <w:p w:rsidR="000804F2" w:rsidRPr="003225C4" w:rsidRDefault="000804F2" w:rsidP="008D11C1">
      <w:r w:rsidRPr="003225C4">
        <w:t xml:space="preserve">Due to the large number of scenarios run, only the results for two scenarios are presented </w:t>
      </w:r>
      <w:r w:rsidR="0055657D" w:rsidRPr="003225C4">
        <w:t xml:space="preserve">in detail </w:t>
      </w:r>
      <w:r w:rsidRPr="003225C4">
        <w:t xml:space="preserve">here for illustration. The full results are available in the online appendix </w:t>
      </w:r>
      <w:r w:rsidRPr="003225C4">
        <w:rPr>
          <w:highlight w:val="yellow"/>
        </w:rPr>
        <w:t>[LINK]</w:t>
      </w:r>
      <w:r w:rsidR="0055657D" w:rsidRPr="003225C4">
        <w:rPr>
          <w:highlight w:val="yellow"/>
        </w:rPr>
        <w:t>.</w:t>
      </w:r>
      <w:r w:rsidR="0055657D" w:rsidRPr="003225C4">
        <w:t xml:space="preserve"> These two scenarios are: fifty year old males with an initial CHADS</w:t>
      </w:r>
      <w:r w:rsidR="0055657D" w:rsidRPr="003225C4">
        <w:rPr>
          <w:vertAlign w:val="subscript"/>
        </w:rPr>
        <w:t>2</w:t>
      </w:r>
      <w:r w:rsidR="0055657D" w:rsidRPr="003225C4">
        <w:rPr>
          <w:vertAlign w:val="subscript"/>
        </w:rPr>
        <w:softHyphen/>
        <w:t xml:space="preserve"> </w:t>
      </w:r>
      <w:r w:rsidR="0055657D" w:rsidRPr="003225C4">
        <w:t>score of zero; and fifty year old males with an initial CHADS</w:t>
      </w:r>
      <w:r w:rsidR="0055657D" w:rsidRPr="003225C4">
        <w:rPr>
          <w:vertAlign w:val="subscript"/>
        </w:rPr>
        <w:t>2</w:t>
      </w:r>
      <w:r w:rsidR="0055657D" w:rsidRPr="003225C4">
        <w:t xml:space="preserve"> score of one. </w:t>
      </w:r>
      <w:r w:rsidR="00BC79E5" w:rsidRPr="003225C4">
        <w:t xml:space="preserve"> In these scenarios the OAC assumed was warfarin.</w:t>
      </w:r>
    </w:p>
    <w:p w:rsidR="00273A34" w:rsidRPr="003225C4" w:rsidRDefault="00DE0591" w:rsidP="008D11C1">
      <w:fldSimple w:instr=" REF _Ref321238070 \h  \* MERGEFORMAT ">
        <w:r w:rsidR="000C4858" w:rsidRPr="003225C4">
          <w:t>Table 3</w:t>
        </w:r>
      </w:fldSimple>
      <w:r w:rsidR="00605BB7" w:rsidRPr="003225C4">
        <w:t xml:space="preserve"> </w:t>
      </w:r>
      <w:r w:rsidR="00AD6705" w:rsidRPr="003225C4">
        <w:t xml:space="preserve">compares </w:t>
      </w:r>
      <w:r w:rsidR="00B325C3" w:rsidRPr="003225C4">
        <w:t xml:space="preserve">the simulated patient experience when TTE is added to </w:t>
      </w:r>
      <w:r w:rsidR="00AD6705" w:rsidRPr="003225C4">
        <w:t xml:space="preserve">the decision making process either for fifty year old males with </w:t>
      </w:r>
      <w:r w:rsidR="00273A34" w:rsidRPr="003225C4">
        <w:t xml:space="preserve">either </w:t>
      </w:r>
      <w:r w:rsidR="00AD6705" w:rsidRPr="003225C4">
        <w:t xml:space="preserve">an initial </w:t>
      </w:r>
      <w:r w:rsidR="00B325C3" w:rsidRPr="003225C4">
        <w:t>CHADS</w:t>
      </w:r>
      <w:r w:rsidR="00B325C3" w:rsidRPr="003225C4">
        <w:rPr>
          <w:vertAlign w:val="subscript"/>
        </w:rPr>
        <w:t>2</w:t>
      </w:r>
      <w:r w:rsidR="00B325C3" w:rsidRPr="003225C4">
        <w:t xml:space="preserve"> </w:t>
      </w:r>
      <w:r w:rsidR="00AD6705" w:rsidRPr="003225C4">
        <w:t>score of zero, or an initial CHADS</w:t>
      </w:r>
      <w:r w:rsidR="00AD6705" w:rsidRPr="003225C4">
        <w:rPr>
          <w:vertAlign w:val="subscript"/>
        </w:rPr>
        <w:t>2</w:t>
      </w:r>
      <w:r w:rsidR="00AD6705" w:rsidRPr="003225C4">
        <w:t xml:space="preserve"> score of one point. </w:t>
      </w:r>
      <w:r w:rsidR="00273A34" w:rsidRPr="003225C4">
        <w:t>For both cohorts the effect of using TTE to inform the decision is to increase the number of life</w:t>
      </w:r>
      <w:r w:rsidR="00DD5C22" w:rsidRPr="003225C4">
        <w:t xml:space="preserve"> </w:t>
      </w:r>
      <w:r w:rsidR="00273A34" w:rsidRPr="003225C4">
        <w:t>years, decrease the proportion of patients dying of strokes, but increase the proportion dying of major bleeding events. The increase in life</w:t>
      </w:r>
      <w:r w:rsidR="007973DF" w:rsidRPr="003225C4">
        <w:t xml:space="preserve"> </w:t>
      </w:r>
      <w:r w:rsidR="00273A34" w:rsidRPr="003225C4">
        <w:t>years gained is more modest in the cohort with an initial CHADS</w:t>
      </w:r>
      <w:r w:rsidR="00273A34" w:rsidRPr="003225C4">
        <w:rPr>
          <w:vertAlign w:val="subscript"/>
        </w:rPr>
        <w:t>2</w:t>
      </w:r>
      <w:r w:rsidR="00273A34" w:rsidRPr="003225C4">
        <w:t xml:space="preserve"> score of zero points than in the cohort with an initial CHADS</w:t>
      </w:r>
      <w:r w:rsidR="00273A34" w:rsidRPr="003225C4">
        <w:rPr>
          <w:vertAlign w:val="subscript"/>
        </w:rPr>
        <w:t>2</w:t>
      </w:r>
      <w:r w:rsidR="00273A34" w:rsidRPr="003225C4">
        <w:t xml:space="preserve"> score of one point. The proportion of patients suffering strokes is decreased in the TTE arms compared with the </w:t>
      </w:r>
      <w:r w:rsidR="001138A7" w:rsidRPr="003225C4">
        <w:t>N</w:t>
      </w:r>
      <w:r w:rsidR="00273A34" w:rsidRPr="003225C4">
        <w:t xml:space="preserve">o TTE arms, but the proportion experiencing either </w:t>
      </w:r>
      <w:proofErr w:type="spellStart"/>
      <w:r w:rsidR="00273A34" w:rsidRPr="003225C4">
        <w:t>incracranial</w:t>
      </w:r>
      <w:proofErr w:type="spellEnd"/>
      <w:r w:rsidR="00273A34" w:rsidRPr="003225C4">
        <w:t xml:space="preserve"> </w:t>
      </w:r>
      <w:proofErr w:type="spellStart"/>
      <w:r w:rsidR="00273A34" w:rsidRPr="003225C4">
        <w:t>haemorrhages</w:t>
      </w:r>
      <w:proofErr w:type="spellEnd"/>
      <w:r w:rsidR="00273A34" w:rsidRPr="003225C4">
        <w:t xml:space="preserve"> (ICH) or </w:t>
      </w:r>
      <w:proofErr w:type="spellStart"/>
      <w:r w:rsidR="00273A34" w:rsidRPr="003225C4">
        <w:t>nonintracranial</w:t>
      </w:r>
      <w:proofErr w:type="spellEnd"/>
      <w:r w:rsidR="00273A34" w:rsidRPr="003225C4">
        <w:t xml:space="preserve"> </w:t>
      </w:r>
      <w:proofErr w:type="spellStart"/>
      <w:r w:rsidR="00273A34" w:rsidRPr="003225C4">
        <w:t>haemorrhages</w:t>
      </w:r>
      <w:proofErr w:type="spellEnd"/>
      <w:r w:rsidR="00273A34" w:rsidRPr="003225C4">
        <w:t xml:space="preserve"> (NICH) is increased. </w:t>
      </w:r>
    </w:p>
    <w:p w:rsidR="00920A0B" w:rsidRPr="003225C4" w:rsidRDefault="000C4858" w:rsidP="000C4858">
      <w:r w:rsidRPr="003225C4">
        <w:t>For the cohort of fifty year old males with a CHADS</w:t>
      </w:r>
      <w:r w:rsidRPr="003225C4">
        <w:rPr>
          <w:vertAlign w:val="subscript"/>
        </w:rPr>
        <w:t>2</w:t>
      </w:r>
      <w:r w:rsidRPr="003225C4">
        <w:t xml:space="preserve"> score of zero, </w:t>
      </w:r>
      <w:fldSimple w:instr=" REF _Ref335131627 \h  \* MERGEFORMAT ">
        <w:r w:rsidRPr="003225C4">
          <w:t>Table 4</w:t>
        </w:r>
      </w:fldSimple>
      <w:r w:rsidRPr="003225C4">
        <w:t xml:space="preserve"> presents </w:t>
      </w:r>
      <w:r w:rsidR="001B7E26" w:rsidRPr="003225C4">
        <w:t>a)</w:t>
      </w:r>
      <w:r w:rsidR="007973DF" w:rsidRPr="003225C4">
        <w:t xml:space="preserve"> </w:t>
      </w:r>
      <w:r w:rsidR="001B7E26" w:rsidRPr="003225C4">
        <w:t xml:space="preserve">a scatterplot of one thousand probabilistic sensitivity analysis runs; b) the cost effectiveness acceptability frontier, which shows the probability that the </w:t>
      </w:r>
      <w:r w:rsidR="00112021" w:rsidRPr="003225C4">
        <w:t>adoption</w:t>
      </w:r>
      <w:r w:rsidR="001B7E26" w:rsidRPr="003225C4">
        <w:t xml:space="preserve"> option is cost-effective; c) the mean cost and mean QALY associated with each option, and the ICER ass</w:t>
      </w:r>
      <w:r w:rsidRPr="003225C4">
        <w:t xml:space="preserve">ociated with these mean values. </w:t>
      </w:r>
      <w:fldSimple w:instr=" REF _Ref335131630 \h  \* MERGEFORMAT ">
        <w:r w:rsidRPr="003225C4">
          <w:t>Table</w:t>
        </w:r>
        <w:r w:rsidRPr="003225C4">
          <w:rPr>
            <w:noProof/>
          </w:rPr>
          <w:t xml:space="preserve"> 5</w:t>
        </w:r>
      </w:fldSimple>
      <w:r w:rsidR="001B7E26" w:rsidRPr="003225C4">
        <w:t xml:space="preserve"> presents the equivalent information for the cohort with an initial CHADS</w:t>
      </w:r>
      <w:r w:rsidR="001B7E26" w:rsidRPr="003225C4">
        <w:rPr>
          <w:vertAlign w:val="subscript"/>
        </w:rPr>
        <w:t>2</w:t>
      </w:r>
      <w:r w:rsidR="001B7E26" w:rsidRPr="003225C4">
        <w:t xml:space="preserve"> score of one point.</w:t>
      </w:r>
      <w:r w:rsidR="00920A0B" w:rsidRPr="003225C4">
        <w:t xml:space="preserve"> </w:t>
      </w:r>
    </w:p>
    <w:p w:rsidR="00920A0B" w:rsidRPr="003225C4" w:rsidRDefault="00920A0B" w:rsidP="00920A0B">
      <w:r w:rsidRPr="003225C4">
        <w:t>For the cohort with an initial CHADS</w:t>
      </w:r>
      <w:r w:rsidRPr="003225C4">
        <w:rPr>
          <w:vertAlign w:val="subscript"/>
        </w:rPr>
        <w:t>2</w:t>
      </w:r>
      <w:r w:rsidRPr="003225C4">
        <w:t xml:space="preserve"> score of zero points (</w:t>
      </w:r>
      <w:fldSimple w:instr=" REF _Ref335131627 \h  \* MERGEFORMAT ">
        <w:r w:rsidR="000C4858" w:rsidRPr="003225C4">
          <w:t>Table 4</w:t>
        </w:r>
      </w:fldSimple>
      <w:r w:rsidRPr="003225C4">
        <w:t xml:space="preserve">), it is clear from the scatterplot (a) that the majority of the estimates are in the </w:t>
      </w:r>
      <w:proofErr w:type="gramStart"/>
      <w:r w:rsidR="001138A7" w:rsidRPr="003225C4">
        <w:t>n</w:t>
      </w:r>
      <w:r w:rsidRPr="003225C4">
        <w:t xml:space="preserve">orth </w:t>
      </w:r>
      <w:r w:rsidR="001138A7" w:rsidRPr="003225C4">
        <w:t>w</w:t>
      </w:r>
      <w:r w:rsidRPr="003225C4">
        <w:t>est</w:t>
      </w:r>
      <w:proofErr w:type="gramEnd"/>
      <w:r w:rsidRPr="003225C4">
        <w:t xml:space="preserve"> quadrant, indicating that the TTE strategy is </w:t>
      </w:r>
      <w:r w:rsidRPr="003225C4">
        <w:lastRenderedPageBreak/>
        <w:t xml:space="preserve">dominated by the No TTE strategy. Likewise, the TTE strategy has a lower mean QALY and higher mean cost than the no TTE strategy (c). The mean ICER is negative, which in this case means the TTE strategy is dominated by the no TTE strategy. </w:t>
      </w:r>
      <w:r w:rsidR="008D30D8" w:rsidRPr="003225C4">
        <w:t xml:space="preserve">These results suggest that TTE can harm </w:t>
      </w:r>
      <w:r w:rsidR="00CA434B" w:rsidRPr="00CA434B">
        <w:rPr>
          <w:highlight w:val="yellow"/>
        </w:rPr>
        <w:t>patients</w:t>
      </w:r>
      <w:r w:rsidR="008D30D8" w:rsidRPr="003225C4">
        <w:t xml:space="preserve"> due to higher bleed risks, </w:t>
      </w:r>
      <w:r w:rsidR="00CA434B" w:rsidRPr="00CA434B">
        <w:rPr>
          <w:highlight w:val="yellow"/>
        </w:rPr>
        <w:t>because of</w:t>
      </w:r>
      <w:r w:rsidR="00CA434B">
        <w:t xml:space="preserve"> </w:t>
      </w:r>
      <w:r w:rsidR="008D30D8" w:rsidRPr="003225C4">
        <w:t xml:space="preserve">misdiagnosis of those without LA ABN. </w:t>
      </w:r>
      <w:r w:rsidR="00444C4D" w:rsidRPr="003225C4">
        <w:t>T</w:t>
      </w:r>
      <w:r w:rsidRPr="003225C4">
        <w:t xml:space="preserve">he CEAF indicates that the no TTE strategy is </w:t>
      </w:r>
      <w:r w:rsidR="00444C4D" w:rsidRPr="003225C4">
        <w:t xml:space="preserve">the adoption strategy </w:t>
      </w:r>
      <w:r w:rsidRPr="003225C4">
        <w:t xml:space="preserve">at all willingness-to-pay thresholds between £0 and £50,000/QALY. </w:t>
      </w:r>
      <w:r w:rsidR="000C4858" w:rsidRPr="003225C4">
        <w:t>The estimated probability of TTE being cost effective is only 7.8% at a MAICER of £20,000/QALY, and 9.6% at a MAICER of £30,000/QALY.</w:t>
      </w:r>
    </w:p>
    <w:p w:rsidR="00920A0B" w:rsidRPr="003225C4" w:rsidRDefault="00920A0B" w:rsidP="000C4858">
      <w:r w:rsidRPr="003225C4">
        <w:t>By contrast, for the cohort with an initial CHADS</w:t>
      </w:r>
      <w:r w:rsidRPr="003225C4">
        <w:rPr>
          <w:vertAlign w:val="subscript"/>
        </w:rPr>
        <w:t>2</w:t>
      </w:r>
      <w:r w:rsidRPr="003225C4">
        <w:t xml:space="preserve"> score of one point </w:t>
      </w:r>
      <w:r w:rsidR="000C4858" w:rsidRPr="003225C4">
        <w:t>(</w:t>
      </w:r>
      <w:fldSimple w:instr=" REF _Ref335131630 \h  \* MERGEFORMAT ">
        <w:r w:rsidR="000C4858" w:rsidRPr="003225C4">
          <w:t>Table</w:t>
        </w:r>
        <w:r w:rsidR="000C4858" w:rsidRPr="003225C4">
          <w:rPr>
            <w:noProof/>
          </w:rPr>
          <w:t xml:space="preserve"> 5</w:t>
        </w:r>
      </w:fldSimple>
      <w:r w:rsidRPr="003225C4">
        <w:t xml:space="preserve">), it is clear from the scatterplot (a) that all estimates are in the </w:t>
      </w:r>
      <w:r w:rsidR="001138A7" w:rsidRPr="003225C4">
        <w:t>n</w:t>
      </w:r>
      <w:r w:rsidRPr="003225C4">
        <w:t xml:space="preserve">orth </w:t>
      </w:r>
      <w:r w:rsidR="001138A7" w:rsidRPr="003225C4">
        <w:t>east</w:t>
      </w:r>
      <w:r w:rsidRPr="003225C4">
        <w:t xml:space="preserve"> quadrant, indicating that the TTE strategy </w:t>
      </w:r>
      <w:r w:rsidR="00640262" w:rsidRPr="003225C4">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8D30D8" w:rsidRPr="003225C4">
        <w:t xml:space="preserve">These results suggest that the reduction in strokes resulting from using TTE in this population group outweighs the additional risk of bleeding events. </w:t>
      </w:r>
      <w:r w:rsidR="00C32E52" w:rsidRPr="003225C4">
        <w:rPr>
          <w:rFonts w:ascii="Calibri" w:eastAsia="Times New Roman" w:hAnsi="Calibri" w:cs="Calibri"/>
          <w:lang w:eastAsia="en-GB"/>
        </w:rPr>
        <w:t>The CEAF (b) indicates that the TTE strategy becomes the adoption strategy at £7,197 per QALY.</w:t>
      </w:r>
      <w:r w:rsidR="00C32E52" w:rsidRPr="003225C4">
        <w:t xml:space="preserve"> It has an </w:t>
      </w:r>
      <w:r w:rsidR="006D0808" w:rsidRPr="003225C4">
        <w:rPr>
          <w:rFonts w:ascii="Calibri" w:eastAsia="Times New Roman" w:hAnsi="Calibri" w:cs="Calibri"/>
          <w:lang w:eastAsia="en-GB"/>
        </w:rPr>
        <w:t xml:space="preserve">estimated probability of being cost effective of 99.3% at a MAICER of £20,000/QALY and 99.9% at £30,000/QALY. </w:t>
      </w:r>
    </w:p>
    <w:p w:rsidR="00E2513B" w:rsidRPr="003225C4" w:rsidRDefault="00E2513B" w:rsidP="003378D6">
      <w:pPr>
        <w:pStyle w:val="Heading2"/>
        <w:numPr>
          <w:ilvl w:val="0"/>
          <w:numId w:val="0"/>
        </w:numPr>
        <w:rPr>
          <w:rFonts w:eastAsia="Times New Roman"/>
          <w:lang w:eastAsia="en-GB"/>
        </w:rPr>
      </w:pPr>
      <w:r w:rsidRPr="003225C4">
        <w:rPr>
          <w:rFonts w:eastAsia="Times New Roman"/>
          <w:lang w:eastAsia="en-GB"/>
        </w:rPr>
        <w:t>Expected value of perfect information</w:t>
      </w:r>
    </w:p>
    <w:p w:rsidR="004D5F6A" w:rsidRPr="003225C4" w:rsidRDefault="00DE0591" w:rsidP="00920A0B">
      <w:fldSimple w:instr=" REF _Ref335134846 \h  \* MERGEFORMAT ">
        <w:r w:rsidR="000C4858" w:rsidRPr="003225C4">
          <w:t>Table 6</w:t>
        </w:r>
      </w:fldSimple>
      <w:r w:rsidR="004D5F6A" w:rsidRPr="003225C4">
        <w:rPr>
          <w:rFonts w:ascii="Calibri" w:eastAsia="Times New Roman" w:hAnsi="Calibri" w:cs="Calibri"/>
          <w:lang w:eastAsia="en-GB"/>
        </w:rPr>
        <w:t xml:space="preserve"> presents the estimated expected value of perfect information (EVPI) at individual level for both the cohort with an initial CHADS</w:t>
      </w:r>
      <w:r w:rsidR="004D5F6A" w:rsidRPr="003225C4">
        <w:rPr>
          <w:rFonts w:ascii="Calibri" w:eastAsia="Times New Roman" w:hAnsi="Calibri" w:cs="Calibri"/>
          <w:vertAlign w:val="subscript"/>
          <w:lang w:eastAsia="en-GB"/>
        </w:rPr>
        <w:t>2</w:t>
      </w:r>
      <w:r w:rsidR="004D5F6A" w:rsidRPr="003225C4">
        <w:rPr>
          <w:rFonts w:ascii="Calibri" w:eastAsia="Times New Roman" w:hAnsi="Calibri" w:cs="Calibri"/>
          <w:lang w:eastAsia="en-GB"/>
        </w:rPr>
        <w:t xml:space="preserve"> score of zero points (a) and one point (b). This information is presented in tabular form at </w:t>
      </w:r>
      <w:r w:rsidR="00E2513B" w:rsidRPr="003225C4">
        <w:rPr>
          <w:rFonts w:ascii="Calibri" w:eastAsia="Times New Roman" w:hAnsi="Calibri" w:cs="Calibri"/>
          <w:lang w:eastAsia="en-GB"/>
        </w:rPr>
        <w:t>MAICERs</w:t>
      </w:r>
      <w:r w:rsidR="004D5F6A" w:rsidRPr="003225C4">
        <w:rPr>
          <w:rFonts w:ascii="Calibri" w:eastAsia="Times New Roman" w:hAnsi="Calibri" w:cs="Calibri"/>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3225C4">
        <w:rPr>
          <w:rFonts w:ascii="Calibri" w:eastAsia="Times New Roman" w:hAnsi="Calibri" w:cs="Calibri"/>
          <w:vertAlign w:val="subscript"/>
          <w:lang w:eastAsia="en-GB"/>
        </w:rPr>
        <w:t>2</w:t>
      </w:r>
      <w:r w:rsidR="004D5F6A" w:rsidRPr="003225C4">
        <w:rPr>
          <w:rFonts w:ascii="Calibri" w:eastAsia="Times New Roman" w:hAnsi="Calibri" w:cs="Calibri"/>
          <w:lang w:eastAsia="en-GB"/>
        </w:rPr>
        <w:t xml:space="preserve"> score of zero</w:t>
      </w:r>
      <w:r w:rsidR="00E5368F" w:rsidRPr="003225C4">
        <w:rPr>
          <w:rFonts w:ascii="Calibri" w:eastAsia="Times New Roman" w:hAnsi="Calibri" w:cs="Calibri"/>
          <w:lang w:eastAsia="en-GB"/>
        </w:rPr>
        <w:t>. However,</w:t>
      </w:r>
      <w:r w:rsidR="004D5F6A" w:rsidRPr="003225C4">
        <w:rPr>
          <w:rFonts w:ascii="Calibri" w:eastAsia="Times New Roman" w:hAnsi="Calibri" w:cs="Calibri"/>
          <w:lang w:eastAsia="en-GB"/>
        </w:rPr>
        <w:t xml:space="preserve"> for the cohort with the initial CHADS</w:t>
      </w:r>
      <w:r w:rsidR="004D5F6A" w:rsidRPr="003225C4">
        <w:rPr>
          <w:rFonts w:ascii="Calibri" w:eastAsia="Times New Roman" w:hAnsi="Calibri" w:cs="Calibri"/>
          <w:vertAlign w:val="subscript"/>
          <w:lang w:eastAsia="en-GB"/>
        </w:rPr>
        <w:t>2</w:t>
      </w:r>
      <w:r w:rsidR="004D5F6A" w:rsidRPr="003225C4">
        <w:rPr>
          <w:rFonts w:ascii="Calibri" w:eastAsia="Times New Roman" w:hAnsi="Calibri" w:cs="Calibri"/>
          <w:lang w:eastAsia="en-GB"/>
        </w:rPr>
        <w:t xml:space="preserve"> score of one point </w:t>
      </w:r>
      <w:r w:rsidR="00E5368F" w:rsidRPr="003225C4">
        <w:rPr>
          <w:rFonts w:ascii="Calibri" w:eastAsia="Times New Roman" w:hAnsi="Calibri" w:cs="Calibri"/>
          <w:lang w:eastAsia="en-GB"/>
        </w:rPr>
        <w:t xml:space="preserve">EVPI </w:t>
      </w:r>
      <w:r w:rsidR="004D5F6A" w:rsidRPr="003225C4">
        <w:rPr>
          <w:rFonts w:ascii="Calibri" w:eastAsia="Times New Roman" w:hAnsi="Calibri" w:cs="Calibri"/>
          <w:lang w:eastAsia="en-GB"/>
        </w:rPr>
        <w:t xml:space="preserve">peaks at the point where the </w:t>
      </w:r>
      <w:r w:rsidR="00820F9B" w:rsidRPr="003225C4">
        <w:rPr>
          <w:rFonts w:ascii="Calibri" w:eastAsia="Times New Roman" w:hAnsi="Calibri" w:cs="Calibri"/>
          <w:lang w:eastAsia="en-GB"/>
        </w:rPr>
        <w:t xml:space="preserve">TTE strategy becomes </w:t>
      </w:r>
      <w:r w:rsidR="00E5368F" w:rsidRPr="003225C4">
        <w:rPr>
          <w:rFonts w:ascii="Calibri" w:eastAsia="Times New Roman" w:hAnsi="Calibri" w:cs="Calibri"/>
          <w:lang w:eastAsia="en-GB"/>
        </w:rPr>
        <w:t>the adoption strategy</w:t>
      </w:r>
      <w:r w:rsidR="00820F9B" w:rsidRPr="003225C4">
        <w:t xml:space="preserve">, then rapidly decreases, </w:t>
      </w:r>
      <w:r w:rsidR="00E5368F" w:rsidRPr="003225C4">
        <w:t>being small</w:t>
      </w:r>
      <w:r w:rsidR="00820F9B" w:rsidRPr="003225C4">
        <w:t xml:space="preserve"> at MAICERS of £20,000 and £30,000 per QALY.</w:t>
      </w:r>
    </w:p>
    <w:p w:rsidR="00E2513B" w:rsidRPr="003225C4" w:rsidRDefault="008D30D8" w:rsidP="003378D6">
      <w:pPr>
        <w:pStyle w:val="Heading2"/>
        <w:numPr>
          <w:ilvl w:val="0"/>
          <w:numId w:val="0"/>
        </w:numPr>
        <w:rPr>
          <w:rFonts w:eastAsia="Times New Roman"/>
          <w:lang w:eastAsia="en-GB"/>
        </w:rPr>
      </w:pPr>
      <w:r w:rsidRPr="003225C4">
        <w:rPr>
          <w:rFonts w:eastAsia="Times New Roman"/>
          <w:lang w:eastAsia="en-GB"/>
        </w:rPr>
        <w:t>Deterministic</w:t>
      </w:r>
      <w:r w:rsidR="000406AE" w:rsidRPr="003225C4">
        <w:rPr>
          <w:rFonts w:eastAsia="Times New Roman"/>
          <w:lang w:eastAsia="en-GB"/>
        </w:rPr>
        <w:t xml:space="preserve"> s</w:t>
      </w:r>
      <w:r w:rsidR="001138A7" w:rsidRPr="003225C4">
        <w:rPr>
          <w:rFonts w:eastAsia="Times New Roman"/>
          <w:lang w:eastAsia="en-GB"/>
        </w:rPr>
        <w:t>ensitivity analyses</w:t>
      </w:r>
    </w:p>
    <w:p w:rsidR="003A6116" w:rsidRPr="003225C4" w:rsidRDefault="00DE0591" w:rsidP="003A6116">
      <w:fldSimple w:instr=" REF _Ref335141468 \h  \* MERGEFORMAT ">
        <w:r w:rsidR="000C4858" w:rsidRPr="003225C4">
          <w:t>Table 7</w:t>
        </w:r>
      </w:fldSimple>
      <w:r w:rsidR="003A6116" w:rsidRPr="003225C4">
        <w:t xml:space="preserve"> shows how the mean ICER estimated depend on sensitivity and specificity of the technology, assuming all </w:t>
      </w:r>
      <w:r w:rsidR="00CA434B" w:rsidRPr="00CA434B">
        <w:rPr>
          <w:highlight w:val="yellow"/>
        </w:rPr>
        <w:t>other</w:t>
      </w:r>
      <w:r w:rsidR="003A6116" w:rsidRPr="003225C4">
        <w:t xml:space="preserve"> values are held at their mean levels. These results indicate that the greatest possible cost-effectiveness of TTE in this context could be around £3,600/QALY in the cohort with a CHADS</w:t>
      </w:r>
      <w:r w:rsidR="003A6116" w:rsidRPr="003225C4">
        <w:rPr>
          <w:vertAlign w:val="subscript"/>
        </w:rPr>
        <w:t>2</w:t>
      </w:r>
      <w:r w:rsidR="003A6116" w:rsidRPr="003225C4">
        <w:t xml:space="preserve"> score of zero (a), and £3,300/QALY in the cohort with an initial CHADS</w:t>
      </w:r>
      <w:r w:rsidR="003A6116" w:rsidRPr="003225C4">
        <w:rPr>
          <w:vertAlign w:val="subscript"/>
        </w:rPr>
        <w:t>2</w:t>
      </w:r>
      <w:r w:rsidR="003A6116" w:rsidRPr="003225C4">
        <w:t xml:space="preserve"> score of one (b). This is seen by considering the bottom right cells, where both sensitivity and specificity are 1, i.e. a perfect test.  In the CHADS</w:t>
      </w:r>
      <w:r w:rsidR="003A6116" w:rsidRPr="003225C4">
        <w:rPr>
          <w:vertAlign w:val="subscript"/>
        </w:rPr>
        <w:t>2</w:t>
      </w:r>
      <w:r w:rsidR="003A6116" w:rsidRPr="003225C4">
        <w:t xml:space="preserve"> of one point cohort, TTE remains a cost-effective strategy compared with No TTE, almost irrespective of the sensitivity and specificity of the test. </w:t>
      </w:r>
      <w:r w:rsidR="006D0808" w:rsidRPr="003225C4">
        <w:t xml:space="preserve">For </w:t>
      </w:r>
      <w:r w:rsidR="003A6116" w:rsidRPr="003225C4">
        <w:t xml:space="preserve">the </w:t>
      </w:r>
      <w:r w:rsidR="00E5368F" w:rsidRPr="003225C4">
        <w:t>cohort</w:t>
      </w:r>
      <w:r w:rsidR="003A6116" w:rsidRPr="003225C4">
        <w:t xml:space="preserve"> with a </w:t>
      </w:r>
      <w:r w:rsidR="003A6116" w:rsidRPr="003225C4">
        <w:lastRenderedPageBreak/>
        <w:t>CHADS</w:t>
      </w:r>
      <w:r w:rsidR="003A6116" w:rsidRPr="003225C4">
        <w:rPr>
          <w:vertAlign w:val="subscript"/>
        </w:rPr>
        <w:t>2</w:t>
      </w:r>
      <w:r w:rsidR="003A6116" w:rsidRPr="003225C4">
        <w:t xml:space="preserve"> score of zero (a), TTE only appears cost effective where both sensitivity and specificity are very high</w:t>
      </w:r>
      <w:r w:rsidR="00C32E52" w:rsidRPr="003225C4">
        <w:t>, near the bottom right hand corner of the table.</w:t>
      </w:r>
    </w:p>
    <w:p w:rsidR="003A6116" w:rsidRPr="003225C4" w:rsidRDefault="003A6116" w:rsidP="003378D6">
      <w:pPr>
        <w:pStyle w:val="Heading2"/>
        <w:numPr>
          <w:ilvl w:val="0"/>
          <w:numId w:val="0"/>
        </w:numPr>
        <w:rPr>
          <w:rFonts w:eastAsia="Times New Roman"/>
          <w:lang w:eastAsia="en-GB"/>
        </w:rPr>
      </w:pPr>
      <w:r w:rsidRPr="003225C4">
        <w:rPr>
          <w:rFonts w:eastAsia="Times New Roman"/>
          <w:lang w:eastAsia="en-GB"/>
        </w:rPr>
        <w:t>Overview of results for other scenarios</w:t>
      </w:r>
    </w:p>
    <w:p w:rsidR="00536C35" w:rsidRPr="003225C4" w:rsidRDefault="003A6116" w:rsidP="00536C35">
      <w:pPr>
        <w:rPr>
          <w:lang w:eastAsia="en-GB"/>
        </w:rPr>
      </w:pPr>
      <w:r w:rsidRPr="003225C4">
        <w:rPr>
          <w:lang w:eastAsia="en-GB"/>
        </w:rPr>
        <w:t>The results for all 14 scenarios considered are presented in the associated</w:t>
      </w:r>
      <w:r w:rsidR="008D30D8" w:rsidRPr="003225C4">
        <w:rPr>
          <w:lang w:eastAsia="en-GB"/>
        </w:rPr>
        <w:t xml:space="preserve"> online</w:t>
      </w:r>
      <w:r w:rsidRPr="003225C4">
        <w:rPr>
          <w:lang w:eastAsia="en-GB"/>
        </w:rPr>
        <w:t xml:space="preserve"> appendix. </w:t>
      </w:r>
      <w:r w:rsidR="00536C35" w:rsidRPr="003225C4">
        <w:rPr>
          <w:lang w:eastAsia="en-GB"/>
        </w:rPr>
        <w:t xml:space="preserve">A brief summary, indicating whether the results suggest TTE appears the optimal strategy at MAICERs of £20,000 /QALY or £30,000/QALY, is shown in </w:t>
      </w:r>
      <w:fldSimple w:instr=" REF _Ref335142114 \h  \* MERGEFORMAT ">
        <w:r w:rsidR="00536C35" w:rsidRPr="003225C4">
          <w:t>Table 9</w:t>
        </w:r>
      </w:fldSimple>
      <w:r w:rsidR="00536C35" w:rsidRPr="003225C4">
        <w:rPr>
          <w:lang w:eastAsia="en-GB"/>
        </w:rPr>
        <w:t xml:space="preserve">. </w:t>
      </w:r>
      <w:r w:rsidR="00536C35" w:rsidRPr="003225C4">
        <w:t>These results suggest that using TTE to make the decision whether to prescribe warfarin may be cost-effective in all patients with a CHADS</w:t>
      </w:r>
      <w:r w:rsidR="00536C35" w:rsidRPr="003225C4">
        <w:rPr>
          <w:vertAlign w:val="subscript"/>
        </w:rPr>
        <w:t>2</w:t>
      </w:r>
      <w:r w:rsidR="00536C35" w:rsidRPr="003225C4">
        <w:t xml:space="preserve"> score of one point. It also suggests that it may be cost effective to use TTE to help make the decision whether to prescribe </w:t>
      </w:r>
      <w:proofErr w:type="spellStart"/>
      <w:r w:rsidR="00536C35" w:rsidRPr="003225C4">
        <w:t>dabigatran</w:t>
      </w:r>
      <w:proofErr w:type="spellEnd"/>
      <w:r w:rsidR="00536C35" w:rsidRPr="003225C4">
        <w:t xml:space="preserve"> in older patients (aged 65 years)</w:t>
      </w:r>
      <w:r w:rsidR="00D62831" w:rsidRPr="003225C4">
        <w:t xml:space="preserve">, and it may be borderline cost effective, if assuming a relatively high MAICER of £30,000/QALY, </w:t>
      </w:r>
      <w:r w:rsidR="00536C35" w:rsidRPr="003225C4">
        <w:t xml:space="preserve">to use TTE to make the decision whether to prescribe </w:t>
      </w:r>
      <w:proofErr w:type="spellStart"/>
      <w:r w:rsidR="00536C35" w:rsidRPr="003225C4">
        <w:t>rivaroxaban</w:t>
      </w:r>
      <w:proofErr w:type="spellEnd"/>
      <w:r w:rsidR="00536C35" w:rsidRPr="003225C4">
        <w:t xml:space="preserve"> in older patients (age 65 years). Gender has a slight effect on these results, but the choice of OAC, initial CHADS</w:t>
      </w:r>
      <w:r w:rsidR="00536C35" w:rsidRPr="003225C4">
        <w:rPr>
          <w:vertAlign w:val="subscript"/>
        </w:rPr>
        <w:t>2</w:t>
      </w:r>
      <w:r w:rsidR="00536C35" w:rsidRPr="003225C4">
        <w:t xml:space="preserve"> risk score, and patient age appear to have much greater </w:t>
      </w:r>
      <w:r w:rsidR="00933C10" w:rsidRPr="003225C4">
        <w:t>influence.</w:t>
      </w:r>
    </w:p>
    <w:p w:rsidR="0005390C" w:rsidRPr="003225C4" w:rsidRDefault="008D613B" w:rsidP="003378D6">
      <w:pPr>
        <w:pStyle w:val="Heading2"/>
        <w:numPr>
          <w:ilvl w:val="0"/>
          <w:numId w:val="0"/>
        </w:numPr>
      </w:pPr>
      <w:r w:rsidRPr="003225C4">
        <w:t>Summary</w:t>
      </w:r>
    </w:p>
    <w:p w:rsidR="00436D67" w:rsidRPr="003225C4" w:rsidRDefault="00536C35" w:rsidP="008D11C1">
      <w:r w:rsidRPr="003225C4">
        <w:t>These results indicate that it may be cost effective to use TTE to help make the decision to prescribe warfarin in patients with a CHADS</w:t>
      </w:r>
      <w:r w:rsidRPr="003225C4">
        <w:rPr>
          <w:vertAlign w:val="subscript"/>
        </w:rPr>
        <w:t>2</w:t>
      </w:r>
      <w:r w:rsidRPr="003225C4">
        <w:t xml:space="preserve"> score of one point. It </w:t>
      </w:r>
      <w:r w:rsidR="00654FFC" w:rsidRPr="003225C4">
        <w:t xml:space="preserve">may also be cost effective in aiding the decision whether to prescribe </w:t>
      </w:r>
      <w:proofErr w:type="spellStart"/>
      <w:r w:rsidR="00654FFC" w:rsidRPr="003225C4">
        <w:t>dabigatran</w:t>
      </w:r>
      <w:proofErr w:type="spellEnd"/>
      <w:r w:rsidR="00654FFC" w:rsidRPr="003225C4">
        <w:t xml:space="preserve"> in older </w:t>
      </w:r>
      <w:commentRangeStart w:id="3"/>
      <w:r w:rsidR="00654FFC" w:rsidRPr="003225C4">
        <w:t>patients</w:t>
      </w:r>
      <w:commentRangeEnd w:id="3"/>
      <w:r w:rsidR="00570EFD" w:rsidRPr="003225C4">
        <w:rPr>
          <w:rStyle w:val="CommentReference"/>
          <w:rFonts w:ascii="Times New Roman" w:eastAsia="Times New Roman" w:hAnsi="Times New Roman" w:cs="Times New Roman"/>
          <w:lang w:val="en-GB" w:eastAsia="en-GB" w:bidi="ar-SA"/>
        </w:rPr>
        <w:commentReference w:id="3"/>
      </w:r>
      <w:r w:rsidR="00654FFC" w:rsidRPr="003225C4">
        <w:t>.</w:t>
      </w:r>
    </w:p>
    <w:p w:rsidR="0005390C" w:rsidRPr="003225C4" w:rsidRDefault="00F15320" w:rsidP="003378D6">
      <w:pPr>
        <w:pStyle w:val="Heading1"/>
        <w:numPr>
          <w:ilvl w:val="0"/>
          <w:numId w:val="0"/>
        </w:numPr>
      </w:pPr>
      <w:r w:rsidRPr="003225C4">
        <w:t>Discussion</w:t>
      </w:r>
    </w:p>
    <w:p w:rsidR="00D20CA0" w:rsidRPr="003225C4" w:rsidRDefault="00D20CA0" w:rsidP="00D20CA0">
      <w:r w:rsidRPr="003225C4">
        <w:t xml:space="preserve">Prior to producing this model, a systematic literature review was conducted to identify, </w:t>
      </w:r>
      <w:proofErr w:type="spellStart"/>
      <w:r w:rsidRPr="003225C4">
        <w:t>summarise</w:t>
      </w:r>
      <w:proofErr w:type="spellEnd"/>
      <w:r w:rsidRPr="003225C4">
        <w:t xml:space="preserve"> and appraise existing economic studies for evaluating the cost-effectiveness of TTE in patients with AF. This review identified no economic evaluations of TTE in AF patients, so it is believed that this is the first.  </w:t>
      </w:r>
    </w:p>
    <w:p w:rsidR="00E36870" w:rsidRPr="003225C4" w:rsidRDefault="00DF7E46" w:rsidP="008D11C1">
      <w:r w:rsidRPr="003225C4">
        <w:t xml:space="preserve">The </w:t>
      </w:r>
      <w:r w:rsidR="00407CD7" w:rsidRPr="003225C4">
        <w:t>model has a range of limitations</w:t>
      </w:r>
      <w:r w:rsidR="00D20CA0" w:rsidRPr="003225C4">
        <w:t xml:space="preserve"> and a number of a</w:t>
      </w:r>
      <w:r w:rsidR="00E36870" w:rsidRPr="003225C4">
        <w:t>ssumptions have</w:t>
      </w:r>
      <w:r w:rsidR="00407CD7" w:rsidRPr="003225C4">
        <w:t xml:space="preserve"> been made within the </w:t>
      </w:r>
      <w:proofErr w:type="spellStart"/>
      <w:r w:rsidR="00407CD7" w:rsidRPr="003225C4">
        <w:t>modelling</w:t>
      </w:r>
      <w:proofErr w:type="spellEnd"/>
      <w:r w:rsidR="00407CD7" w:rsidRPr="003225C4">
        <w:t>. For example,</w:t>
      </w:r>
      <w:r w:rsidR="00654FFC" w:rsidRPr="003225C4">
        <w:t xml:space="preserve"> only the CHADS</w:t>
      </w:r>
      <w:r w:rsidR="00654FFC" w:rsidRPr="003225C4">
        <w:rPr>
          <w:vertAlign w:val="subscript"/>
        </w:rPr>
        <w:t>2</w:t>
      </w:r>
      <w:r w:rsidR="00654FFC" w:rsidRPr="003225C4">
        <w:t xml:space="preserve"> clinical risk prediction tool was used as the baseline strategy. An alternative to this tool is CHA</w:t>
      </w:r>
      <w:r w:rsidR="00654FFC" w:rsidRPr="003225C4">
        <w:rPr>
          <w:vertAlign w:val="subscript"/>
        </w:rPr>
        <w:t>2</w:t>
      </w:r>
      <w:r w:rsidR="00654FFC" w:rsidRPr="003225C4">
        <w:t>DS</w:t>
      </w:r>
      <w:r w:rsidR="00654FFC" w:rsidRPr="003225C4">
        <w:rPr>
          <w:vertAlign w:val="subscript"/>
        </w:rPr>
        <w:t>2</w:t>
      </w:r>
      <w:r w:rsidR="00654FFC" w:rsidRPr="003225C4">
        <w:t>-VASc, which is considered to be better at distinguishing low risk from very low risk patients</w:t>
      </w:r>
      <w:r w:rsidR="00DE0591">
        <w:fldChar w:fldCharType="begin" w:fldLock="1"/>
      </w:r>
      <w:r w:rsidR="009606A0">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6,17)" }, "properties" : { "noteIndex" : 0 }, "schema" : "https://github.com/citation-style-language/schema/raw/master/csl-citation.json" }</w:instrText>
      </w:r>
      <w:r w:rsidR="00DE0591">
        <w:fldChar w:fldCharType="separate"/>
      </w:r>
      <w:r w:rsidR="009606A0" w:rsidRPr="009606A0">
        <w:rPr>
          <w:noProof/>
        </w:rPr>
        <w:t>(16,17)</w:t>
      </w:r>
      <w:r w:rsidR="00DE0591">
        <w:fldChar w:fldCharType="end"/>
      </w:r>
      <w:r w:rsidR="00654FFC" w:rsidRPr="003225C4">
        <w:rPr>
          <w:highlight w:val="yellow"/>
        </w:rPr>
        <w:t>.</w:t>
      </w:r>
      <w:r w:rsidR="00654FFC" w:rsidRPr="003225C4">
        <w:t xml:space="preserve"> CHA</w:t>
      </w:r>
      <w:r w:rsidR="00654FFC" w:rsidRPr="003225C4">
        <w:rPr>
          <w:vertAlign w:val="subscript"/>
        </w:rPr>
        <w:t>2</w:t>
      </w:r>
      <w:r w:rsidR="00654FFC" w:rsidRPr="003225C4">
        <w:t>DS</w:t>
      </w:r>
      <w:r w:rsidR="00654FFC" w:rsidRPr="003225C4">
        <w:rPr>
          <w:vertAlign w:val="subscript"/>
        </w:rPr>
        <w:t>2</w:t>
      </w:r>
      <w:r w:rsidR="00654FFC" w:rsidRPr="003225C4">
        <w:t>-VASc was not used in these analyses as CHADS</w:t>
      </w:r>
      <w:r w:rsidR="00654FFC" w:rsidRPr="003225C4">
        <w:rPr>
          <w:vertAlign w:val="subscript"/>
        </w:rPr>
        <w:t>2</w:t>
      </w:r>
      <w:r w:rsidR="00654FFC" w:rsidRPr="003225C4">
        <w:t xml:space="preserve"> is the more established instrument, and the recent NICE recommendations for the use of </w:t>
      </w:r>
      <w:proofErr w:type="spellStart"/>
      <w:r w:rsidR="00654FFC" w:rsidRPr="003225C4">
        <w:t>dabigatran</w:t>
      </w:r>
      <w:proofErr w:type="spellEnd"/>
      <w:r w:rsidR="00654FFC" w:rsidRPr="003225C4">
        <w:t xml:space="preserve"> and </w:t>
      </w:r>
      <w:proofErr w:type="spellStart"/>
      <w:r w:rsidR="00654FFC" w:rsidRPr="003225C4">
        <w:t>rivaroxaban</w:t>
      </w:r>
      <w:proofErr w:type="spellEnd"/>
      <w:r w:rsidR="00654FFC" w:rsidRPr="003225C4">
        <w:t xml:space="preserve"> both map onto specific CHADS</w:t>
      </w:r>
      <w:r w:rsidR="00654FFC" w:rsidRPr="003225C4">
        <w:rPr>
          <w:vertAlign w:val="subscript"/>
        </w:rPr>
        <w:t>2</w:t>
      </w:r>
      <w:r w:rsidR="00654FFC" w:rsidRPr="003225C4">
        <w:t xml:space="preserve"> risk scores, but not specific CHA</w:t>
      </w:r>
      <w:r w:rsidR="00654FFC" w:rsidRPr="003225C4">
        <w:rPr>
          <w:vertAlign w:val="subscript"/>
        </w:rPr>
        <w:t>2</w:t>
      </w:r>
      <w:r w:rsidR="00654FFC" w:rsidRPr="003225C4">
        <w:t>DS</w:t>
      </w:r>
      <w:r w:rsidR="00654FFC" w:rsidRPr="003225C4">
        <w:rPr>
          <w:vertAlign w:val="subscript"/>
        </w:rPr>
        <w:t>2</w:t>
      </w:r>
      <w:r w:rsidR="00654FFC" w:rsidRPr="003225C4">
        <w:t>-VASc risk scores.</w:t>
      </w:r>
      <w:r w:rsidR="00DE0591">
        <w:fldChar w:fldCharType="begin" w:fldLock="1"/>
      </w:r>
      <w:r w:rsidR="009606A0">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DE0591">
        <w:fldChar w:fldCharType="separate"/>
      </w:r>
      <w:r w:rsidR="009606A0" w:rsidRPr="009606A0">
        <w:rPr>
          <w:noProof/>
        </w:rPr>
        <w:t>(7,8)</w:t>
      </w:r>
      <w:r w:rsidR="00DE0591">
        <w:fldChar w:fldCharType="end"/>
      </w:r>
      <w:r w:rsidR="00654FFC" w:rsidRPr="003225C4">
        <w:t xml:space="preserve"> </w:t>
      </w:r>
      <w:proofErr w:type="gramStart"/>
      <w:r w:rsidR="00E36870" w:rsidRPr="003225C4">
        <w:t>The</w:t>
      </w:r>
      <w:proofErr w:type="gramEnd"/>
      <w:r w:rsidR="00E36870" w:rsidRPr="003225C4">
        <w:t xml:space="preserve"> dose of </w:t>
      </w:r>
      <w:proofErr w:type="spellStart"/>
      <w:r w:rsidR="00E36870" w:rsidRPr="003225C4">
        <w:t>dabigatran</w:t>
      </w:r>
      <w:proofErr w:type="spellEnd"/>
      <w:r w:rsidR="00E36870" w:rsidRPr="003225C4">
        <w:t xml:space="preserve"> was set at 150mg twice daily, rather than allowing some patients to receive a lower dose of 110mg twice </w:t>
      </w:r>
      <w:r w:rsidR="00407CD7" w:rsidRPr="003225C4">
        <w:t>daily</w:t>
      </w:r>
      <w:r w:rsidR="004850ED" w:rsidRPr="003225C4">
        <w:t>.</w:t>
      </w:r>
      <w:r w:rsidR="00407CD7" w:rsidRPr="003225C4">
        <w:t xml:space="preserve"> </w:t>
      </w:r>
      <w:r w:rsidR="00E36870" w:rsidRPr="003225C4">
        <w:t xml:space="preserve">The stroke risk associated with patients with left atrial abnormalities is assumed to be </w:t>
      </w:r>
      <w:r w:rsidR="00570EFD" w:rsidRPr="003225C4">
        <w:t xml:space="preserve">drawn from a </w:t>
      </w:r>
      <w:r w:rsidR="00E36870" w:rsidRPr="003225C4">
        <w:t xml:space="preserve">constant </w:t>
      </w:r>
      <w:r w:rsidR="00570EFD" w:rsidRPr="003225C4">
        <w:t>distribution (</w:t>
      </w:r>
      <w:r w:rsidR="00E36870" w:rsidRPr="003225C4">
        <w:t xml:space="preserve">8.0% </w:t>
      </w:r>
      <w:r w:rsidR="00E36870" w:rsidRPr="003225C4">
        <w:lastRenderedPageBreak/>
        <w:t>(</w:t>
      </w:r>
      <w:r w:rsidR="00407CD7" w:rsidRPr="003225C4">
        <w:t>95% CI: 7.26 – 8.31)</w:t>
      </w:r>
      <w:r w:rsidR="00570EFD" w:rsidRPr="003225C4">
        <w:t>)</w:t>
      </w:r>
      <w:r w:rsidR="00407CD7" w:rsidRPr="003225C4">
        <w:t xml:space="preserve"> </w:t>
      </w:r>
      <w:r w:rsidR="004850ED" w:rsidRPr="003225C4">
        <w:t>a</w:t>
      </w:r>
      <w:r w:rsidR="00570EFD" w:rsidRPr="003225C4">
        <w:t>nd does not change a</w:t>
      </w:r>
      <w:r w:rsidR="004850ED" w:rsidRPr="003225C4">
        <w:t>s a patient ages</w:t>
      </w:r>
      <w:r w:rsidR="00407CD7" w:rsidRPr="003225C4">
        <w:t>; i</w:t>
      </w:r>
      <w:r w:rsidR="00E36870" w:rsidRPr="003225C4">
        <w:t>deally differential rates by age or by the number (and type) of abnormalities would be used but these data were not identified.</w:t>
      </w:r>
    </w:p>
    <w:p w:rsidR="00E36870" w:rsidRPr="003225C4" w:rsidRDefault="000C4858" w:rsidP="008D11C1">
      <w:r w:rsidRPr="003225C4">
        <w:t xml:space="preserve">Within the reference used to </w:t>
      </w:r>
      <w:r w:rsidR="00C32E52" w:rsidRPr="003225C4">
        <w:t xml:space="preserve">derive the </w:t>
      </w:r>
      <w:r w:rsidRPr="003225C4">
        <w:t xml:space="preserve">sensitivity and specificity of TEE, </w:t>
      </w:r>
      <w:proofErr w:type="spellStart"/>
      <w:r w:rsidRPr="003225C4">
        <w:t>transoesophageal</w:t>
      </w:r>
      <w:proofErr w:type="spellEnd"/>
      <w:r w:rsidRPr="003225C4">
        <w:t xml:space="preserve"> echocardiography (TOE), was used </w:t>
      </w:r>
      <w:r w:rsidR="00F00EDF" w:rsidRPr="003225C4">
        <w:t>assumed to be a perfect gold</w:t>
      </w:r>
      <w:r w:rsidRPr="003225C4">
        <w:t xml:space="preserve"> standard</w:t>
      </w:r>
      <w:r w:rsidR="00C32E52" w:rsidRPr="003225C4">
        <w:t>, and so our model also made this assumption.</w:t>
      </w:r>
      <w:r w:rsidRPr="003225C4">
        <w:t xml:space="preserve"> </w:t>
      </w:r>
      <w:r w:rsidR="00DE0591" w:rsidRPr="003225C4">
        <w:fldChar w:fldCharType="begin" w:fldLock="1"/>
      </w:r>
      <w:r w:rsidR="009606A0">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E0591" w:rsidRPr="003225C4">
        <w:fldChar w:fldCharType="separate"/>
      </w:r>
      <w:r w:rsidR="00C918EC" w:rsidRPr="00C918EC">
        <w:rPr>
          <w:noProof/>
        </w:rPr>
        <w:t>(5)</w:t>
      </w:r>
      <w:r w:rsidR="00DE0591" w:rsidRPr="003225C4">
        <w:fldChar w:fldCharType="end"/>
      </w:r>
      <w:r w:rsidRPr="003225C4">
        <w:t xml:space="preserve"> </w:t>
      </w:r>
      <w:r w:rsidR="00F00EDF" w:rsidRPr="003225C4">
        <w:t xml:space="preserve">Using TOE as the gold standard, </w:t>
      </w:r>
      <w:r w:rsidR="00407CD7" w:rsidRPr="003225C4">
        <w:t xml:space="preserve">TTE was estimated to have a very high sensitivity but a specificity of only around 35%. Within </w:t>
      </w:r>
      <w:r w:rsidR="00E36064" w:rsidRPr="003225C4">
        <w:t xml:space="preserve">this </w:t>
      </w:r>
      <w:r w:rsidR="00407CD7" w:rsidRPr="003225C4">
        <w:t xml:space="preserve">model, this low specificity corresponds to an increased proportion of ‘false positives’ being included in the patient population mix, and so TTE results in more people effectively experiencing increased risks of bleed without </w:t>
      </w:r>
      <w:r w:rsidR="00D20CA0" w:rsidRPr="003225C4">
        <w:t xml:space="preserve">the </w:t>
      </w:r>
      <w:r w:rsidR="00407CD7" w:rsidRPr="003225C4">
        <w:t>increased benefits in terms of stroke risk reduction</w:t>
      </w:r>
      <w:r w:rsidR="00D20CA0" w:rsidRPr="003225C4">
        <w:t xml:space="preserve"> seen in higher</w:t>
      </w:r>
      <w:r w:rsidR="00570EFD" w:rsidRPr="003225C4">
        <w:t>-</w:t>
      </w:r>
      <w:r w:rsidR="00D20CA0" w:rsidRPr="003225C4">
        <w:t>risk patients</w:t>
      </w:r>
      <w:r w:rsidR="00407CD7" w:rsidRPr="003225C4">
        <w:t xml:space="preserve">. </w:t>
      </w:r>
      <w:r w:rsidR="00B24433" w:rsidRPr="003225C4">
        <w:t xml:space="preserve">If TTE were found to be superior to TOE at identifying certain types of LA ABN which expose patients to increased stroke risks, then </w:t>
      </w:r>
      <w:r w:rsidR="00E36064" w:rsidRPr="003225C4">
        <w:t>the true benefits of TTE in improving patient management would be underestimated</w:t>
      </w:r>
      <w:r w:rsidR="00B24433" w:rsidRPr="003225C4">
        <w:t xml:space="preserve">. </w:t>
      </w:r>
      <w:r w:rsidR="00407CD7" w:rsidRPr="003225C4">
        <w:t xml:space="preserve"> </w:t>
      </w:r>
      <w:r w:rsidR="00C32E52" w:rsidRPr="003225C4">
        <w:t xml:space="preserve">This relatively small study, of fewer than 400 patients, also formed the basis of our estimates of the TPHR.  </w:t>
      </w:r>
      <w:r w:rsidR="00DE0591" w:rsidRPr="003225C4">
        <w:fldChar w:fldCharType="begin" w:fldLock="1"/>
      </w:r>
      <w:r w:rsidR="009606A0">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E0591" w:rsidRPr="003225C4">
        <w:fldChar w:fldCharType="separate"/>
      </w:r>
      <w:r w:rsidR="00C918EC" w:rsidRPr="00C918EC">
        <w:rPr>
          <w:noProof/>
        </w:rPr>
        <w:t>(5)</w:t>
      </w:r>
      <w:r w:rsidR="00DE0591" w:rsidRPr="003225C4">
        <w:fldChar w:fldCharType="end"/>
      </w:r>
      <w:r w:rsidR="00F00EDF" w:rsidRPr="003225C4">
        <w:t xml:space="preserve">  </w:t>
      </w:r>
      <w:r w:rsidR="00E36870" w:rsidRPr="003225C4">
        <w:t>This has made the assessment of the benefits of TTE uncertain</w:t>
      </w:r>
      <w:r w:rsidR="00654FFC" w:rsidRPr="003225C4">
        <w:t>.</w:t>
      </w:r>
      <w:r w:rsidR="00B56A7D" w:rsidRPr="003225C4">
        <w:t xml:space="preserve"> </w:t>
      </w:r>
      <w:r w:rsidR="00570EFD" w:rsidRPr="003225C4">
        <w:t xml:space="preserve">A further </w:t>
      </w:r>
      <w:r w:rsidR="00B56A7D" w:rsidRPr="003225C4">
        <w:t xml:space="preserve">limitation is that </w:t>
      </w:r>
      <w:r w:rsidR="00B24433" w:rsidRPr="003225C4">
        <w:t>t</w:t>
      </w:r>
      <w:r w:rsidR="00E36870" w:rsidRPr="003225C4">
        <w:t xml:space="preserve">he risk of death unrelated to bleeding or stroke events was taken from </w:t>
      </w:r>
      <w:proofErr w:type="spellStart"/>
      <w:r w:rsidR="00E36870" w:rsidRPr="003225C4">
        <w:t>lifetables</w:t>
      </w:r>
      <w:proofErr w:type="spellEnd"/>
      <w:r w:rsidR="00E36870" w:rsidRPr="003225C4">
        <w:t xml:space="preserve"> and were not adjusted for the probability of bleeding or stroke mortality</w:t>
      </w:r>
      <w:r w:rsidR="00654FFC" w:rsidRPr="003225C4">
        <w:t>.</w:t>
      </w:r>
    </w:p>
    <w:p w:rsidR="004850ED" w:rsidRPr="003225C4" w:rsidRDefault="004850ED" w:rsidP="004850ED">
      <w:r w:rsidRPr="003225C4">
        <w:t xml:space="preserve">A key uncertainty is whether there are other benefits that are accrued from a TTE other than identifying LA ABN. If these exist, and produce even small net QALY gains (&gt; 0.0033) then TTE would be cost effective in all </w:t>
      </w:r>
      <w:commentRangeStart w:id="4"/>
      <w:r w:rsidRPr="003225C4">
        <w:t>scenarios</w:t>
      </w:r>
      <w:commentRangeEnd w:id="4"/>
      <w:r w:rsidR="00672785" w:rsidRPr="003225C4">
        <w:rPr>
          <w:rStyle w:val="CommentReference"/>
          <w:rFonts w:ascii="Times New Roman" w:eastAsia="Times New Roman" w:hAnsi="Times New Roman" w:cs="Times New Roman"/>
          <w:lang w:val="en-GB" w:eastAsia="en-GB" w:bidi="ar-SA"/>
        </w:rPr>
        <w:commentReference w:id="4"/>
      </w:r>
      <w:r w:rsidRPr="003225C4">
        <w:t xml:space="preserve">. </w:t>
      </w:r>
      <w:r w:rsidR="00F00EDF" w:rsidRPr="003225C4">
        <w:t xml:space="preserve">As </w:t>
      </w:r>
      <w:fldSimple w:instr=" REF _Ref335141468 \h  \* MERGEFORMAT ">
        <w:r w:rsidR="00F00EDF" w:rsidRPr="003225C4">
          <w:t xml:space="preserve">Table </w:t>
        </w:r>
        <w:r w:rsidR="00F00EDF" w:rsidRPr="003225C4">
          <w:rPr>
            <w:noProof/>
          </w:rPr>
          <w:t>7</w:t>
        </w:r>
      </w:fldSimple>
      <w:r w:rsidR="00F00EDF" w:rsidRPr="003225C4">
        <w:t xml:space="preserve">b indicates, the structural sensitivity analyses for this scenario indicate that even a diagnostic strategy with a joint sensitivity </w:t>
      </w:r>
      <w:r w:rsidR="00D62831" w:rsidRPr="003225C4">
        <w:t xml:space="preserve">of one and </w:t>
      </w:r>
      <w:proofErr w:type="spellStart"/>
      <w:r w:rsidR="00F00EDF" w:rsidRPr="003225C4">
        <w:t>and</w:t>
      </w:r>
      <w:proofErr w:type="spellEnd"/>
      <w:r w:rsidR="00F00EDF" w:rsidRPr="003225C4">
        <w:t xml:space="preserve"> specificity of zero may be cost effective. The implications of this result </w:t>
      </w:r>
      <w:r w:rsidR="00D62831" w:rsidRPr="003225C4">
        <w:t>require further research</w:t>
      </w:r>
      <w:r w:rsidR="00F00EDF" w:rsidRPr="003225C4">
        <w:t xml:space="preserve">. </w:t>
      </w:r>
    </w:p>
    <w:p w:rsidR="0005390C" w:rsidRPr="003225C4" w:rsidRDefault="0005390C" w:rsidP="003378D6">
      <w:pPr>
        <w:pStyle w:val="Heading2"/>
        <w:numPr>
          <w:ilvl w:val="0"/>
          <w:numId w:val="0"/>
        </w:numPr>
      </w:pPr>
      <w:r w:rsidRPr="003225C4">
        <w:t>Implications for Research</w:t>
      </w:r>
    </w:p>
    <w:p w:rsidR="0061601D" w:rsidRPr="003225C4" w:rsidRDefault="00F00EDF" w:rsidP="008D11C1">
      <w:r w:rsidRPr="003225C4">
        <w:t xml:space="preserve">For some scenarios </w:t>
      </w:r>
      <w:r w:rsidR="00C46C92" w:rsidRPr="003225C4">
        <w:t xml:space="preserve">the </w:t>
      </w:r>
      <w:r w:rsidR="00D20CA0" w:rsidRPr="003225C4">
        <w:t xml:space="preserve">cost effectiveness estimates generated by the model </w:t>
      </w:r>
      <w:r w:rsidR="00C46C92" w:rsidRPr="003225C4">
        <w:t xml:space="preserve">depend </w:t>
      </w:r>
      <w:r w:rsidR="00903CA6" w:rsidRPr="003225C4">
        <w:t>heavily</w:t>
      </w:r>
      <w:r w:rsidR="00C46C92" w:rsidRPr="003225C4">
        <w:t xml:space="preserve"> on </w:t>
      </w:r>
      <w:r w:rsidR="00CB6661" w:rsidRPr="003225C4">
        <w:t xml:space="preserve">sensitivity and specificity </w:t>
      </w:r>
      <w:r w:rsidR="00903CA6" w:rsidRPr="003225C4">
        <w:t>estimates</w:t>
      </w:r>
      <w:r w:rsidR="00CB6661" w:rsidRPr="003225C4">
        <w:t xml:space="preserve">, as well as the </w:t>
      </w:r>
      <w:r w:rsidR="00903CA6" w:rsidRPr="003225C4">
        <w:t>true proportion of genuinely high risk (LA ABN</w:t>
      </w:r>
      <w:r w:rsidR="00FB3E31" w:rsidRPr="003225C4">
        <w:t xml:space="preserve"> positive</w:t>
      </w:r>
      <w:r w:rsidR="00903CA6" w:rsidRPr="003225C4">
        <w:t xml:space="preserve">) patients </w:t>
      </w:r>
      <w:r w:rsidR="00FB3E31" w:rsidRPr="003225C4">
        <w:t xml:space="preserve">in </w:t>
      </w:r>
      <w:r w:rsidR="00D20CA0" w:rsidRPr="003225C4">
        <w:t>this sub-</w:t>
      </w:r>
      <w:r w:rsidR="0061601D" w:rsidRPr="003225C4">
        <w:t>population of apparently ‘low risk’ patients</w:t>
      </w:r>
      <w:r w:rsidR="00903CA6" w:rsidRPr="003225C4">
        <w:t>.</w:t>
      </w:r>
      <w:r w:rsidR="002857F0" w:rsidRPr="003225C4">
        <w:t xml:space="preserve"> </w:t>
      </w:r>
      <w:r w:rsidR="004850ED" w:rsidRPr="003225C4">
        <w:t>T</w:t>
      </w:r>
      <w:r w:rsidR="0061601D" w:rsidRPr="003225C4">
        <w:t xml:space="preserve">he </w:t>
      </w:r>
      <w:r w:rsidR="002857F0" w:rsidRPr="003225C4">
        <w:t xml:space="preserve">model depends strongly on data reported in a single, relatively small study conducted outside of the </w:t>
      </w:r>
      <w:commentRangeStart w:id="5"/>
      <w:r w:rsidR="002857F0" w:rsidRPr="003225C4">
        <w:t>UK</w:t>
      </w:r>
      <w:commentRangeEnd w:id="5"/>
      <w:r w:rsidR="00672785" w:rsidRPr="003225C4">
        <w:rPr>
          <w:rStyle w:val="CommentReference"/>
          <w:rFonts w:ascii="Times New Roman" w:eastAsia="Times New Roman" w:hAnsi="Times New Roman" w:cs="Times New Roman"/>
          <w:lang w:val="en-GB" w:eastAsia="en-GB" w:bidi="ar-SA"/>
        </w:rPr>
        <w:commentReference w:id="5"/>
      </w:r>
      <w:r w:rsidR="002857F0" w:rsidRPr="003225C4">
        <w:t xml:space="preserve">, and so may </w:t>
      </w:r>
      <w:r w:rsidR="00D20CA0" w:rsidRPr="003225C4">
        <w:t>misrepresent</w:t>
      </w:r>
      <w:r w:rsidR="002857F0" w:rsidRPr="003225C4">
        <w:t xml:space="preserve"> the true </w:t>
      </w:r>
      <w:r w:rsidR="00D20CA0" w:rsidRPr="003225C4">
        <w:t xml:space="preserve">values of the </w:t>
      </w:r>
      <w:r w:rsidR="002857F0" w:rsidRPr="003225C4">
        <w:t>sensitivity</w:t>
      </w:r>
      <w:r w:rsidR="00D20CA0" w:rsidRPr="003225C4">
        <w:t xml:space="preserve"> of TTE</w:t>
      </w:r>
      <w:r w:rsidR="002857F0" w:rsidRPr="003225C4">
        <w:t xml:space="preserve">, </w:t>
      </w:r>
      <w:r w:rsidR="00D20CA0" w:rsidRPr="003225C4">
        <w:t xml:space="preserve">the </w:t>
      </w:r>
      <w:r w:rsidR="002857F0" w:rsidRPr="003225C4">
        <w:t xml:space="preserve">specificity </w:t>
      </w:r>
      <w:r w:rsidR="00D20CA0" w:rsidRPr="003225C4">
        <w:t xml:space="preserve">of TTE, </w:t>
      </w:r>
      <w:r w:rsidR="002857F0" w:rsidRPr="003225C4">
        <w:t>and TPHR.</w:t>
      </w:r>
      <w:r w:rsidR="00E36870" w:rsidRPr="003225C4">
        <w:t xml:space="preserve"> </w:t>
      </w:r>
      <w:r w:rsidR="00736D21" w:rsidRPr="003225C4">
        <w:t xml:space="preserve">Having a more robust source of evidence for these parameters is likely to significantly improve the accuracy and validity of the mathematic models. </w:t>
      </w:r>
      <w:r w:rsidRPr="003225C4">
        <w:t>The extent to which these cost-effectiveness estimated relate to healthcare in the US depends on how similar the populations and healthcare systems are, which could be a matter for further research.</w:t>
      </w:r>
    </w:p>
    <w:p w:rsidR="004850ED" w:rsidRPr="003225C4" w:rsidRDefault="00736D21" w:rsidP="008D11C1">
      <w:r w:rsidRPr="003225C4">
        <w:lastRenderedPageBreak/>
        <w:t>Additional research that would improve the validity of the model include</w:t>
      </w:r>
      <w:r w:rsidR="00B56A7D" w:rsidRPr="003225C4">
        <w:t xml:space="preserve"> </w:t>
      </w:r>
      <w:r w:rsidRPr="003225C4">
        <w:t>identifying any additional net benefits to the management of newly diagnosed AF patient that could result from routine screening with TTE at time of diagnosis.</w:t>
      </w:r>
      <w:r w:rsidR="00E55A94" w:rsidRPr="003225C4">
        <w:t xml:space="preserve"> </w:t>
      </w:r>
    </w:p>
    <w:p w:rsidR="0005390C" w:rsidRPr="003225C4" w:rsidRDefault="0005390C" w:rsidP="003378D6">
      <w:pPr>
        <w:pStyle w:val="Heading2"/>
        <w:numPr>
          <w:ilvl w:val="0"/>
          <w:numId w:val="0"/>
        </w:numPr>
      </w:pPr>
      <w:r w:rsidRPr="003225C4">
        <w:t>Implications for clinical practice</w:t>
      </w:r>
    </w:p>
    <w:p w:rsidR="00A42D14" w:rsidRPr="003225C4" w:rsidRDefault="00903CA6" w:rsidP="008D11C1">
      <w:commentRangeStart w:id="6"/>
      <w:r w:rsidRPr="003225C4">
        <w:t>The direct burden of routinely screening all newly diagnosed TTE patients is likely to be low. The additional resources required are relatively small, at an estimated £66 per TTE performed.</w:t>
      </w:r>
      <w:r w:rsidR="00DE0591">
        <w:fldChar w:fldCharType="begin" w:fldLock="1"/>
      </w:r>
      <w:r w:rsidR="009606A0">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8)" }, "properties" : { "noteIndex" : 0 }, "schema" : "https://github.com/citation-style-language/schema/raw/master/csl-citation.json" }</w:instrText>
      </w:r>
      <w:r w:rsidR="00DE0591">
        <w:fldChar w:fldCharType="separate"/>
      </w:r>
      <w:r w:rsidR="009606A0" w:rsidRPr="009606A0">
        <w:rPr>
          <w:noProof/>
        </w:rPr>
        <w:t>(18)</w:t>
      </w:r>
      <w:r w:rsidR="00DE0591">
        <w:fldChar w:fldCharType="end"/>
      </w:r>
      <w:r w:rsidRPr="003225C4">
        <w:t xml:space="preserve"> </w:t>
      </w:r>
      <w:commentRangeEnd w:id="6"/>
      <w:r w:rsidR="0053772E" w:rsidRPr="003225C4">
        <w:rPr>
          <w:rStyle w:val="CommentReference"/>
          <w:rFonts w:ascii="Times New Roman" w:eastAsia="Times New Roman" w:hAnsi="Times New Roman" w:cs="Times New Roman"/>
          <w:lang w:val="en-GB" w:eastAsia="en-GB" w:bidi="ar-SA"/>
        </w:rPr>
        <w:commentReference w:id="6"/>
      </w:r>
      <w:r w:rsidR="00C918EC">
        <w:t xml:space="preserve"> </w:t>
      </w:r>
      <w:r w:rsidRPr="003225C4">
        <w:t>It is likely that additional bed days are made available due to the reduction in stroke following appropriate management, although there is likely to be an increase in bleed related admissions. Should TTE be recommended for those patients with CHADS</w:t>
      </w:r>
      <w:r w:rsidRPr="003225C4">
        <w:rPr>
          <w:vertAlign w:val="subscript"/>
        </w:rPr>
        <w:t>2</w:t>
      </w:r>
      <w:r w:rsidRPr="003225C4">
        <w:t xml:space="preserve"> scores of </w:t>
      </w:r>
      <w:r w:rsidR="0093614E" w:rsidRPr="003225C4">
        <w:t xml:space="preserve">zero </w:t>
      </w:r>
      <w:r w:rsidRPr="003225C4">
        <w:t xml:space="preserve">or </w:t>
      </w:r>
      <w:r w:rsidR="0093614E" w:rsidRPr="003225C4">
        <w:t>one point</w:t>
      </w:r>
      <w:r w:rsidRPr="003225C4">
        <w:t xml:space="preserve">, this is unlikely to place a great burden on </w:t>
      </w:r>
      <w:r w:rsidR="0053772E" w:rsidRPr="003225C4">
        <w:t xml:space="preserve">the majority of </w:t>
      </w:r>
      <w:r w:rsidRPr="003225C4">
        <w:t>hospitals who are likely to have staff trained in the use of TTE machines</w:t>
      </w:r>
      <w:r w:rsidR="0053772E" w:rsidRPr="003225C4">
        <w:t xml:space="preserve">, which are both </w:t>
      </w:r>
      <w:r w:rsidR="00155DF4" w:rsidRPr="003225C4">
        <w:t xml:space="preserve">safe </w:t>
      </w:r>
      <w:r w:rsidR="003225C4" w:rsidRPr="003225C4">
        <w:t xml:space="preserve">for patients </w:t>
      </w:r>
      <w:r w:rsidR="00155DF4" w:rsidRPr="003225C4">
        <w:t>and non-invasive.</w:t>
      </w:r>
      <w:r w:rsidR="00A42D14" w:rsidRPr="003225C4">
        <w:t xml:space="preserve"> </w:t>
      </w:r>
    </w:p>
    <w:p w:rsidR="004850ED" w:rsidRPr="003225C4" w:rsidRDefault="004850ED" w:rsidP="003378D6">
      <w:pPr>
        <w:pStyle w:val="Heading2"/>
        <w:numPr>
          <w:ilvl w:val="0"/>
          <w:numId w:val="0"/>
        </w:numPr>
      </w:pPr>
      <w:r w:rsidRPr="003225C4">
        <w:t>Conclusion</w:t>
      </w:r>
    </w:p>
    <w:p w:rsidR="00911187" w:rsidRPr="003225C4" w:rsidRDefault="00911187" w:rsidP="008D11C1">
      <w:r w:rsidRPr="003225C4">
        <w:t>This paper presented the results of mathematical models which simulated the effects of using TTE to help make the decision whether to prescribe an OAC in a range of patient types. It found that using TTE in this way appears cost effective when the OAC of choice is warfarin and the patient population has a CHADS</w:t>
      </w:r>
      <w:r w:rsidRPr="003225C4">
        <w:rPr>
          <w:vertAlign w:val="subscript"/>
        </w:rPr>
        <w:t>2</w:t>
      </w:r>
      <w:r w:rsidRPr="003225C4">
        <w:t xml:space="preserve"> risks score of one point rather than z</w:t>
      </w:r>
      <w:r w:rsidR="00C314AC" w:rsidRPr="003225C4">
        <w:t xml:space="preserve">ero points. </w:t>
      </w:r>
      <w:commentRangeStart w:id="7"/>
      <w:r w:rsidR="00C314AC" w:rsidRPr="003225C4">
        <w:t xml:space="preserve">It also found that when </w:t>
      </w:r>
      <w:proofErr w:type="spellStart"/>
      <w:r w:rsidR="00C314AC" w:rsidRPr="003225C4">
        <w:t>rivaroxaban</w:t>
      </w:r>
      <w:proofErr w:type="spellEnd"/>
      <w:r w:rsidR="00C314AC" w:rsidRPr="003225C4">
        <w:t xml:space="preserve"> or </w:t>
      </w:r>
      <w:proofErr w:type="spellStart"/>
      <w:r w:rsidR="00C314AC" w:rsidRPr="003225C4">
        <w:t>dabigatran</w:t>
      </w:r>
      <w:proofErr w:type="spellEnd"/>
      <w:r w:rsidRPr="003225C4">
        <w:t xml:space="preserve"> </w:t>
      </w:r>
      <w:r w:rsidR="00C314AC" w:rsidRPr="003225C4">
        <w:t xml:space="preserve">is </w:t>
      </w:r>
      <w:r w:rsidRPr="003225C4">
        <w:t>the OACs of choice then it appears cost-effective to use TTE in this way in patients aged 65 years.</w:t>
      </w:r>
      <w:commentRangeEnd w:id="7"/>
      <w:r w:rsidR="003225C4" w:rsidRPr="003225C4">
        <w:rPr>
          <w:rStyle w:val="CommentReference"/>
          <w:rFonts w:ascii="Times New Roman" w:eastAsia="Times New Roman" w:hAnsi="Times New Roman" w:cs="Times New Roman"/>
          <w:lang w:val="en-GB" w:eastAsia="en-GB" w:bidi="ar-SA"/>
        </w:rPr>
        <w:commentReference w:id="7"/>
      </w:r>
      <w:r w:rsidRPr="003225C4">
        <w:t xml:space="preserve"> As higher CHADS</w:t>
      </w:r>
      <w:r w:rsidRPr="003225C4">
        <w:rPr>
          <w:vertAlign w:val="subscript"/>
        </w:rPr>
        <w:t>2</w:t>
      </w:r>
      <w:r w:rsidRPr="003225C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795047" w:rsidRPr="003225C4" w:rsidRDefault="00795047" w:rsidP="00EB5B27">
      <w:pPr>
        <w:pStyle w:val="Header"/>
        <w:spacing w:before="60" w:after="60" w:line="360" w:lineRule="auto"/>
        <w:rPr>
          <w:sz w:val="22"/>
          <w:szCs w:val="22"/>
        </w:rPr>
      </w:pPr>
    </w:p>
    <w:p w:rsidR="00155DF4" w:rsidRPr="003225C4" w:rsidRDefault="00155DF4" w:rsidP="00EB5B27">
      <w:pPr>
        <w:pStyle w:val="Header"/>
        <w:spacing w:before="60" w:after="60" w:line="360" w:lineRule="auto"/>
        <w:rPr>
          <w:sz w:val="22"/>
          <w:szCs w:val="22"/>
        </w:rPr>
      </w:pPr>
    </w:p>
    <w:p w:rsidR="00D20CA0" w:rsidRPr="003225C4" w:rsidRDefault="00D20CA0">
      <w:pPr>
        <w:pStyle w:val="NormalWeb"/>
        <w:ind w:left="640" w:hanging="640"/>
        <w:divId w:val="570163234"/>
        <w:sectPr w:rsidR="00D20CA0" w:rsidRPr="003225C4" w:rsidSect="00834F71">
          <w:pgSz w:w="11906" w:h="16838"/>
          <w:pgMar w:top="1440" w:right="1440" w:bottom="1440" w:left="1440" w:header="709" w:footer="709" w:gutter="0"/>
          <w:cols w:space="708"/>
          <w:docGrid w:linePitch="360"/>
        </w:sectPr>
      </w:pPr>
    </w:p>
    <w:p w:rsidR="00D20CA0" w:rsidRPr="003225C4" w:rsidRDefault="00D20CA0" w:rsidP="003378D6">
      <w:pPr>
        <w:pStyle w:val="Heading1"/>
        <w:numPr>
          <w:ilvl w:val="0"/>
          <w:numId w:val="0"/>
        </w:numPr>
        <w:divId w:val="570163234"/>
      </w:pPr>
      <w:r w:rsidRPr="003225C4">
        <w:lastRenderedPageBreak/>
        <w:t>References</w:t>
      </w:r>
    </w:p>
    <w:p w:rsidR="009606A0" w:rsidRPr="009606A0" w:rsidRDefault="00DE0591">
      <w:pPr>
        <w:pStyle w:val="NormalWeb"/>
        <w:ind w:left="640" w:hanging="640"/>
        <w:divId w:val="1331831718"/>
      </w:pPr>
      <w:r w:rsidRPr="003225C4">
        <w:fldChar w:fldCharType="begin" w:fldLock="1"/>
      </w:r>
      <w:r w:rsidR="009C2038" w:rsidRPr="003225C4">
        <w:instrText xml:space="preserve">ADDIN Mendeley Bibliography CSL_BIBLIOGRAPHY </w:instrText>
      </w:r>
      <w:r w:rsidRPr="003225C4">
        <w:fldChar w:fldCharType="separate"/>
      </w:r>
      <w:r w:rsidR="009606A0" w:rsidRPr="009606A0">
        <w:t xml:space="preserve">1. </w:t>
      </w:r>
      <w:r w:rsidR="009606A0" w:rsidRPr="009606A0">
        <w:tab/>
        <w:t>Go AS, Hylek EM, Phillips KA, Chang Y, Henault LE, Selby JV, et al. Prevalence of diagnosed atrial fibrillation in adults: national implications for rhythm management and stroke prevention: the AnTicoagulation and Risk Factors in Atrial Fibrillation (ATRIA) Study. JAMA : the journal of the American Medical Association [Internet]. 2001 May 9 [cited 2012 Mar 8];285(18):2370–5. Available from: http://www.ncbi.nlm.nih.gov/pubmed/11343485</w:t>
      </w:r>
    </w:p>
    <w:p w:rsidR="009606A0" w:rsidRPr="009606A0" w:rsidRDefault="009606A0">
      <w:pPr>
        <w:pStyle w:val="NormalWeb"/>
        <w:ind w:left="640" w:hanging="640"/>
        <w:divId w:val="1331831718"/>
      </w:pPr>
      <w:r w:rsidRPr="009606A0">
        <w:t xml:space="preserve">2. </w:t>
      </w:r>
      <w:r w:rsidRPr="009606A0">
        <w:tab/>
        <w:t>Rivaroxaban-once daily, oral, direct factor Xa inhibition compared with vitamin K antagonism for prevention of stroke and Embolism Trial in Atrial Fibrillation: rationale and design of the ROCKET AF study. American heart journal [Internet]. 2010 Mar [cited 2012 Apr 4];159(3):340–347.e1. Available from: http://www.ncbi.nlm.nih.gov/pubmed/20211293</w:t>
      </w:r>
    </w:p>
    <w:p w:rsidR="009606A0" w:rsidRPr="009606A0" w:rsidRDefault="009606A0">
      <w:pPr>
        <w:pStyle w:val="NormalWeb"/>
        <w:ind w:left="640" w:hanging="640"/>
        <w:divId w:val="1331831718"/>
      </w:pPr>
      <w:r w:rsidRPr="009606A0">
        <w:t xml:space="preserve">3. </w:t>
      </w:r>
      <w:r w:rsidRPr="009606A0">
        <w:tab/>
        <w:t>Camm AJ, Kirchhof P, Lip GY, Schotten U, Savelieva I, Ernst S, et al. Guidelines for the management of atrial fibrillation: the Task Force for the Management of Atrial Fibrillation of the European Society of Cardiology (ESC). Eur Heart J [Internet]. 2010/08/31 ed. 2010;31(19):2369–429. Available from: http://www.ncbi.nlm.nih.gov/pubmed/20802247</w:t>
      </w:r>
    </w:p>
    <w:p w:rsidR="009606A0" w:rsidRPr="009606A0" w:rsidRDefault="009606A0">
      <w:pPr>
        <w:pStyle w:val="NormalWeb"/>
        <w:ind w:left="640" w:hanging="640"/>
        <w:divId w:val="1331831718"/>
      </w:pPr>
      <w:r w:rsidRPr="009606A0">
        <w:t xml:space="preserve">4. </w:t>
      </w:r>
      <w:r w:rsidRPr="009606A0">
        <w:tab/>
        <w:t>Transesophageal echocardiographic correlates of thromboembolism in high-risk patients with nonvalvular atrial fibrillation. The Stroke Prevention in Atrial Fibrillation Investigators Committee on Echocardiography. Ann Intern Med [Internet]. 1998/12/16 ed. 1998;128(8):639–47. Available from: http://www.ncbi.nlm.nih.gov/pubmed/9537937</w:t>
      </w:r>
    </w:p>
    <w:p w:rsidR="009606A0" w:rsidRPr="009606A0" w:rsidRDefault="009606A0">
      <w:pPr>
        <w:pStyle w:val="NormalWeb"/>
        <w:ind w:left="640" w:hanging="640"/>
        <w:divId w:val="1331831718"/>
      </w:pPr>
      <w:r w:rsidRPr="009606A0">
        <w:t xml:space="preserve">5. </w:t>
      </w:r>
      <w:r w:rsidRPr="009606A0">
        <w:tab/>
        <w:t>Providencia R, Botelho A, Trigo J, Quintal N, Nascimento J, Mota P, et al. Possible refinement of clinical thromboembolism assessment in patients with atrial fibrillation using echocardiographic parameters. Europace [Internet]. 2011/08/27 ed. 2012;14(1):36–45. Available from: http://www.ncbi.nlm.nih.gov/pubmed/21868410</w:t>
      </w:r>
    </w:p>
    <w:p w:rsidR="009606A0" w:rsidRPr="009606A0" w:rsidRDefault="009606A0">
      <w:pPr>
        <w:pStyle w:val="NormalWeb"/>
        <w:ind w:left="640" w:hanging="640"/>
        <w:divId w:val="1331831718"/>
      </w:pPr>
      <w:r w:rsidRPr="009606A0">
        <w:t xml:space="preserve">6. </w:t>
      </w:r>
      <w:r w:rsidRPr="009606A0">
        <w:tab/>
        <w:t xml:space="preserve">NICE. Guide to the methods of technoloy appraisal. 2008 p. 80. </w:t>
      </w:r>
    </w:p>
    <w:p w:rsidR="009606A0" w:rsidRPr="009606A0" w:rsidRDefault="009606A0">
      <w:pPr>
        <w:pStyle w:val="NormalWeb"/>
        <w:ind w:left="640" w:hanging="640"/>
        <w:divId w:val="1331831718"/>
      </w:pPr>
      <w:r w:rsidRPr="009606A0">
        <w:t xml:space="preserve">7. </w:t>
      </w:r>
      <w:r w:rsidRPr="009606A0">
        <w:tab/>
        <w:t>NICE. Rivaroxaban for the prevention of stroke and systemic embolism in people with atrial fibrillation [Internet]. NICE technology appraisal guidance 256. 2012 [cited 2012 Sep 28]. Available from: http://www.nice.org.uk/nicemedia/live/13746/59295/59295.pdf</w:t>
      </w:r>
    </w:p>
    <w:p w:rsidR="009606A0" w:rsidRPr="009606A0" w:rsidRDefault="009606A0">
      <w:pPr>
        <w:pStyle w:val="NormalWeb"/>
        <w:ind w:left="640" w:hanging="640"/>
        <w:divId w:val="1331831718"/>
      </w:pPr>
      <w:r w:rsidRPr="009606A0">
        <w:t xml:space="preserve">8. </w:t>
      </w:r>
      <w:r w:rsidRPr="009606A0">
        <w:tab/>
        <w:t>NICE. Dabigatran etexilate for the prevention of stroke and systemic embolism in atrial fibrillation [Internet]. NICE technology appraisal guidance 249. 2012 [cited 2012 Sep 28]. Available from: http://www.nice.org.uk/nicemedia/live/13677/58470/58470.pdf</w:t>
      </w:r>
    </w:p>
    <w:p w:rsidR="009606A0" w:rsidRPr="009606A0" w:rsidRDefault="009606A0">
      <w:pPr>
        <w:pStyle w:val="NormalWeb"/>
        <w:ind w:left="640" w:hanging="640"/>
        <w:divId w:val="1331831718"/>
      </w:pPr>
      <w:r w:rsidRPr="009606A0">
        <w:t xml:space="preserve">9. </w:t>
      </w:r>
      <w:r w:rsidRPr="009606A0">
        <w:tab/>
        <w:t xml:space="preserve">Simpson EL, Stevenson MD, Scope A, Poku E, Minton J, Evans P. Echocardiography in newly diagnosed atrial fibrillation patients: a systematic review and economic evaluation. 2012 p. 303. </w:t>
      </w:r>
    </w:p>
    <w:p w:rsidR="009606A0" w:rsidRPr="009606A0" w:rsidRDefault="009606A0">
      <w:pPr>
        <w:pStyle w:val="NormalWeb"/>
        <w:ind w:left="640" w:hanging="640"/>
        <w:divId w:val="1331831718"/>
      </w:pPr>
      <w:r w:rsidRPr="009606A0">
        <w:lastRenderedPageBreak/>
        <w:t xml:space="preserve">10. </w:t>
      </w:r>
      <w:r w:rsidRPr="009606A0">
        <w:tab/>
        <w:t>PVS TM-STF on. Medical aspects of the persistent vegetative state: second of two parts. The New England Journal of Medicine [Internet]. 1994;330(22). Available from: http://www.nejm.org/doi/full/10.1056/NEJM199406023302206</w:t>
      </w:r>
    </w:p>
    <w:p w:rsidR="009606A0" w:rsidRPr="009606A0" w:rsidRDefault="009606A0">
      <w:pPr>
        <w:pStyle w:val="NormalWeb"/>
        <w:ind w:left="640" w:hanging="640"/>
        <w:divId w:val="1331831718"/>
      </w:pPr>
      <w:r w:rsidRPr="009606A0">
        <w:t xml:space="preserve">11. </w:t>
      </w:r>
      <w:r w:rsidRPr="009606A0">
        <w:tab/>
        <w:t>Eikelboom JW, Wallentin L, Connolly SJ, Ezekowitz M, Healey JS, Oldgren J, et al. Risk of bleeding with 2 doses of dabigatran compared with warfarin in older and younger patients with atrial fibrillation: an analysis of the randomized evaluation of long-term anticoagulant therapy (RE-LY) trial. Circulation [Internet]. 2011/05/18 ed. 2011;123(21):2363–72. Available from: http://www.ncbi.nlm.nih.gov/pubmed/21576658</w:t>
      </w:r>
    </w:p>
    <w:p w:rsidR="009606A0" w:rsidRPr="009606A0" w:rsidRDefault="009606A0">
      <w:pPr>
        <w:pStyle w:val="NormalWeb"/>
        <w:ind w:left="640" w:hanging="640"/>
        <w:divId w:val="1331831718"/>
      </w:pPr>
      <w:r w:rsidRPr="009606A0">
        <w:t xml:space="preserve">12. </w:t>
      </w:r>
      <w:r w:rsidRPr="009606A0">
        <w:tab/>
        <w:t>Claxton K, Posnett J. An economic approach to clinical trial design and research priority-setting. Health Economics [Internet]. John Wiley &amp; Sons; 1996;5(6):513–24. Available from: http://www.ncbi.nlm.nih.gov/pubmed/9003938</w:t>
      </w:r>
    </w:p>
    <w:p w:rsidR="009606A0" w:rsidRPr="009606A0" w:rsidRDefault="009606A0">
      <w:pPr>
        <w:pStyle w:val="NormalWeb"/>
        <w:ind w:left="640" w:hanging="640"/>
        <w:divId w:val="1331831718"/>
      </w:pPr>
      <w:r w:rsidRPr="009606A0">
        <w:t xml:space="preserve">13. </w:t>
      </w:r>
      <w:r w:rsidRPr="009606A0">
        <w:tab/>
        <w:t>Office for National Statistics. Population Estimates by Marital Status, Mid-2010. 2012 [Internet]. Available from: http://www.ons.gov.uk/ons/publications/re-reference-tables.html?edition=tcm:77-231283</w:t>
      </w:r>
    </w:p>
    <w:p w:rsidR="009606A0" w:rsidRPr="009606A0" w:rsidRDefault="009606A0">
      <w:pPr>
        <w:pStyle w:val="NormalWeb"/>
        <w:ind w:left="640" w:hanging="640"/>
        <w:divId w:val="1331831718"/>
      </w:pPr>
      <w:r w:rsidRPr="009606A0">
        <w:t xml:space="preserve">14. </w:t>
      </w:r>
      <w:r w:rsidRPr="009606A0">
        <w:tab/>
        <w:t>Stewart S. Population prevalence, incidence, and predictors of atrial fibrillation in the Renfrew/Paisley study. Heart [Internet]. 2001 Nov 1 [cited 2012 Mar 17];86(5):516–21. Available from: http://heart.bmj.com/cgi/doi/10.1136/heart.86.5.516</w:t>
      </w:r>
    </w:p>
    <w:p w:rsidR="009606A0" w:rsidRPr="009606A0" w:rsidRDefault="009606A0">
      <w:pPr>
        <w:pStyle w:val="NormalWeb"/>
        <w:ind w:left="640" w:hanging="640"/>
        <w:divId w:val="1331831718"/>
      </w:pPr>
      <w:r w:rsidRPr="009606A0">
        <w:t xml:space="preserve">15. </w:t>
      </w:r>
      <w:r w:rsidRPr="009606A0">
        <w:tab/>
        <w:t>NICE. Guide to the methods of technology appraisal [Internet]. 2008. Available from: http://www.nice.org.uk/media/B52/A7/TAMethodsGuideUpdatedJune2008.pdf</w:t>
      </w:r>
    </w:p>
    <w:p w:rsidR="009606A0" w:rsidRPr="009606A0" w:rsidRDefault="009606A0">
      <w:pPr>
        <w:pStyle w:val="NormalWeb"/>
        <w:ind w:left="640" w:hanging="640"/>
        <w:divId w:val="1331831718"/>
      </w:pPr>
      <w:r w:rsidRPr="009606A0">
        <w:t xml:space="preserve">16. </w:t>
      </w:r>
      <w:r w:rsidRPr="009606A0">
        <w:tab/>
        <w:t>Lip GY, Nieuwlaat R, Pisters R, Lane DA, Crijns HJ. Refining clinical risk stratification for predicting stroke and thromboembolism in atrial fibrillation using a novel risk factor-based approach: the euro heart survey on atrial fibrillation. Chest [Internet]. 2009/09/19 ed. 2010;137(2):263–72. Available from: http://www.ncbi.nlm.nih.gov/pubmed/19762550</w:t>
      </w:r>
    </w:p>
    <w:p w:rsidR="009606A0" w:rsidRPr="009606A0" w:rsidRDefault="009606A0">
      <w:pPr>
        <w:pStyle w:val="NormalWeb"/>
        <w:ind w:left="640" w:hanging="640"/>
        <w:divId w:val="1331831718"/>
      </w:pPr>
      <w:r w:rsidRPr="009606A0">
        <w:t xml:space="preserve">17. </w:t>
      </w:r>
      <w:r w:rsidRPr="009606A0">
        <w:tab/>
        <w:t>Olesen JB, Lip GYH, Hansen ML, Hansen PR, Tolstrup JS, Lindhardsen J, et al. Validation of risk stratification schemes for predicting stroke and thromboembolism in patients with atrial fibrillation: nationwide cohort study. BMJ [Internet]. 2011 Jan 31 [cited 2012 Mar 27];342(jan31 1):d124–d124. Available from: http://www.bmj.com/cgi/doi/10.1136/bmj.d124</w:t>
      </w:r>
    </w:p>
    <w:p w:rsidR="009606A0" w:rsidRPr="009606A0" w:rsidRDefault="009606A0">
      <w:pPr>
        <w:pStyle w:val="NormalWeb"/>
        <w:ind w:left="640" w:hanging="640"/>
        <w:divId w:val="1331831718"/>
      </w:pPr>
      <w:r w:rsidRPr="009606A0">
        <w:t xml:space="preserve">18. </w:t>
      </w:r>
      <w:r w:rsidRPr="009606A0">
        <w:tab/>
        <w:t>DoH. NHS Reference Costs 2009-2010 [Internet]. London: Crown; 2011. Available from: http://www.dh.gov.uk/en/Publicationsandstatistics/Publications/PublicationsPolicyAndGuidance/DH_123459</w:t>
      </w:r>
    </w:p>
    <w:p w:rsidR="009606A0" w:rsidRPr="009606A0" w:rsidRDefault="009606A0">
      <w:pPr>
        <w:pStyle w:val="NormalWeb"/>
        <w:ind w:left="640" w:hanging="640"/>
        <w:divId w:val="1331831718"/>
      </w:pPr>
      <w:r w:rsidRPr="009606A0">
        <w:t xml:space="preserve">19. </w:t>
      </w:r>
      <w:r w:rsidRPr="009606A0">
        <w:tab/>
        <w:t>ONS. Interim Life Tables [Internet]. Cardiff: ONS; 2011. Available from: http://www.ons.gov.uk/ons/taxonomy/index.html?nscl=Interim+Life+Tables</w:t>
      </w:r>
    </w:p>
    <w:p w:rsidR="009606A0" w:rsidRPr="009606A0" w:rsidRDefault="009606A0">
      <w:pPr>
        <w:pStyle w:val="NormalWeb"/>
        <w:ind w:left="640" w:hanging="640"/>
        <w:divId w:val="1331831718"/>
      </w:pPr>
      <w:r w:rsidRPr="009606A0">
        <w:t xml:space="preserve">20. </w:t>
      </w:r>
      <w:r w:rsidRPr="009606A0">
        <w:tab/>
        <w:t>Friberg L, Rosenqvist M, Lip GYH. Evaluation of risk stratification schemes for ischaemic stroke and bleeding in 182 678 patients with atrial fibrillation: the Swedish Atrial Fibrillation cohort study. European heart journal [Internet]. 2012 Jan 13 [cited 2012 Mar 5]; Available from: http://www.ncbi.nlm.nih.gov/pubmed/22246443</w:t>
      </w:r>
    </w:p>
    <w:p w:rsidR="009606A0" w:rsidRPr="009606A0" w:rsidRDefault="009606A0">
      <w:pPr>
        <w:pStyle w:val="NormalWeb"/>
        <w:ind w:left="640" w:hanging="640"/>
        <w:divId w:val="1331831718"/>
      </w:pPr>
      <w:r w:rsidRPr="009606A0">
        <w:lastRenderedPageBreak/>
        <w:t xml:space="preserve">21. </w:t>
      </w:r>
      <w:r w:rsidRPr="009606A0">
        <w:tab/>
        <w:t>Connolly SJ, Ezekowitz MD, Yusuf S, Eikelboom J, Oldgren J, Parekh A, et al. Dabigatran versus warfarin in patients with atrial fibrillation. N Engl J Med [Internet]. 2009/09/01 ed. 2009;361(12):1139–51. Available from: http://www.ncbi.nlm.nih.gov/pubmed/19717844</w:t>
      </w:r>
    </w:p>
    <w:p w:rsidR="009606A0" w:rsidRPr="009606A0" w:rsidRDefault="009606A0">
      <w:pPr>
        <w:pStyle w:val="NormalWeb"/>
        <w:ind w:left="640" w:hanging="640"/>
        <w:divId w:val="1331831718"/>
      </w:pPr>
      <w:r w:rsidRPr="009606A0">
        <w:t xml:space="preserve">22. </w:t>
      </w:r>
      <w:r w:rsidRPr="009606A0">
        <w:tab/>
        <w:t>Lip GYH, Edwards SJ. Stroke prevention with aspirin, warfarin and ximelagatran in patients with non-valvular atrial fibrillation: a systematic review and meta-analysis. Thrombosis research [Internet]. 2006 Jan [cited 2012 Apr 5];118(3):321–33. Available from: http://www.ncbi.nlm.nih.gov/pubmed/16198396</w:t>
      </w:r>
    </w:p>
    <w:p w:rsidR="009606A0" w:rsidRPr="009606A0" w:rsidRDefault="009606A0">
      <w:pPr>
        <w:pStyle w:val="NormalWeb"/>
        <w:ind w:left="640" w:hanging="640"/>
        <w:divId w:val="1331831718"/>
      </w:pPr>
      <w:r w:rsidRPr="009606A0">
        <w:t xml:space="preserve">23. </w:t>
      </w:r>
      <w:r w:rsidRPr="009606A0">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9606A0" w:rsidRPr="009606A0" w:rsidRDefault="009606A0">
      <w:pPr>
        <w:pStyle w:val="NormalWeb"/>
        <w:ind w:left="640" w:hanging="640"/>
        <w:divId w:val="1331831718"/>
      </w:pPr>
      <w:r w:rsidRPr="009606A0">
        <w:t xml:space="preserve">24. </w:t>
      </w:r>
      <w:r w:rsidRPr="009606A0">
        <w:tab/>
        <w:t xml:space="preserve">Simpson EL, Stevenson MD, Rawdin A, Papaioannou D. Thrombophilia testing in people with venous thromboembolism: systematic review and cost-effectiveness analysis. Health Technology Assessment. 2009;13(2). </w:t>
      </w:r>
    </w:p>
    <w:p w:rsidR="009606A0" w:rsidRPr="009606A0" w:rsidRDefault="009606A0">
      <w:pPr>
        <w:pStyle w:val="NormalWeb"/>
        <w:ind w:left="640" w:hanging="640"/>
        <w:divId w:val="1331831718"/>
      </w:pPr>
      <w:r w:rsidRPr="009606A0">
        <w:t xml:space="preserve">25. </w:t>
      </w:r>
      <w:r w:rsidRPr="009606A0">
        <w:tab/>
        <w:t>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w:t>
      </w:r>
    </w:p>
    <w:p w:rsidR="009606A0" w:rsidRPr="009606A0" w:rsidRDefault="009606A0">
      <w:pPr>
        <w:pStyle w:val="NormalWeb"/>
        <w:ind w:left="640" w:hanging="640"/>
        <w:divId w:val="1331831718"/>
      </w:pPr>
      <w:r w:rsidRPr="009606A0">
        <w:t xml:space="preserve">26. </w:t>
      </w:r>
      <w:r w:rsidRPr="009606A0">
        <w:tab/>
        <w:t>NICE. Dabigatran etexilate for the prevention of stroke and systemic embolism in atrial fibrillation: Final appraisal determination [Internet]. 2011. Available from: http://www.nice.org.uk/nicemedia/live/12225/56899/56899.pdf</w:t>
      </w:r>
    </w:p>
    <w:p w:rsidR="009606A0" w:rsidRPr="009606A0" w:rsidRDefault="009606A0">
      <w:pPr>
        <w:pStyle w:val="NormalWeb"/>
        <w:ind w:left="640" w:hanging="640"/>
        <w:divId w:val="1331831718"/>
      </w:pPr>
      <w:r w:rsidRPr="009606A0">
        <w:t xml:space="preserve">27. </w:t>
      </w:r>
      <w:r w:rsidRPr="009606A0">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9606A0" w:rsidRPr="009606A0" w:rsidRDefault="009606A0">
      <w:pPr>
        <w:pStyle w:val="NormalWeb"/>
        <w:ind w:left="640" w:hanging="640"/>
        <w:divId w:val="1331831718"/>
      </w:pPr>
      <w:r w:rsidRPr="009606A0">
        <w:t xml:space="preserve">28. </w:t>
      </w:r>
      <w:r w:rsidRPr="009606A0">
        <w:tab/>
        <w:t>NHS. National Stroke Strategy Impact Assessment [Internet]. 2007. Available from: http://www.dh.gov.uk/prod_consum_dh/groups/dh_digitalassets/documents/digitalasset/dh_081054.pdf</w:t>
      </w:r>
    </w:p>
    <w:p w:rsidR="009606A0" w:rsidRPr="009606A0" w:rsidRDefault="009606A0">
      <w:pPr>
        <w:pStyle w:val="NormalWeb"/>
        <w:ind w:left="640" w:hanging="640"/>
        <w:divId w:val="1331831718"/>
      </w:pPr>
      <w:r w:rsidRPr="009606A0">
        <w:t xml:space="preserve">29. </w:t>
      </w:r>
      <w:r w:rsidRPr="009606A0">
        <w:tab/>
        <w:t xml:space="preserve">Curtis L. Unit Costs of Health and Social Care 2010 [Internet]. Kent; 2010 p. 257. Available from: http://www.pssru.ac.uk/archive/pdf/uc/uc2010/uc2010.pdf </w:t>
      </w:r>
    </w:p>
    <w:p w:rsidR="00834F71" w:rsidRPr="003225C4" w:rsidRDefault="00DE0591" w:rsidP="009606A0">
      <w:pPr>
        <w:pStyle w:val="NormalWeb"/>
        <w:ind w:left="640" w:hanging="640"/>
        <w:divId w:val="1975015942"/>
        <w:sectPr w:rsidR="00834F71" w:rsidRPr="003225C4" w:rsidSect="00834F71">
          <w:pgSz w:w="11906" w:h="16838"/>
          <w:pgMar w:top="1440" w:right="1440" w:bottom="1440" w:left="1440" w:header="709" w:footer="709" w:gutter="0"/>
          <w:cols w:space="708"/>
          <w:docGrid w:linePitch="360"/>
        </w:sectPr>
      </w:pPr>
      <w:r w:rsidRPr="003225C4">
        <w:fldChar w:fldCharType="end"/>
      </w:r>
    </w:p>
    <w:p w:rsidR="00834F71" w:rsidRPr="003225C4" w:rsidRDefault="00834F71">
      <w:pPr>
        <w:spacing w:line="276" w:lineRule="auto"/>
        <w:jc w:val="left"/>
      </w:pPr>
    </w:p>
    <w:p w:rsidR="00834F71" w:rsidRPr="003225C4" w:rsidRDefault="00834F71">
      <w:pPr>
        <w:spacing w:line="276" w:lineRule="auto"/>
        <w:jc w:val="left"/>
        <w:rPr>
          <w:rFonts w:ascii="Times New Roman" w:hAnsi="Times New Roman" w:cs="Times New Roman"/>
          <w:sz w:val="24"/>
          <w:szCs w:val="24"/>
          <w:lang w:val="en-GB" w:eastAsia="en-GB" w:bidi="ar-SA"/>
        </w:rPr>
      </w:pPr>
    </w:p>
    <w:p w:rsidR="00834F71" w:rsidRPr="003225C4" w:rsidRDefault="00834F71" w:rsidP="00834F71">
      <w:pPr>
        <w:divId w:val="1548566716"/>
      </w:pPr>
      <w:r w:rsidRPr="003225C4">
        <w:rPr>
          <w:noProof/>
          <w:lang w:val="en-GB" w:eastAsia="en-GB" w:bidi="ar-SA"/>
        </w:rPr>
        <w:drawing>
          <wp:inline distT="0" distB="0" distL="0" distR="0">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834F71" w:rsidRPr="003225C4" w:rsidRDefault="00834F71" w:rsidP="00834F71">
      <w:pPr>
        <w:pStyle w:val="Caption"/>
        <w:divId w:val="1548566716"/>
        <w:rPr>
          <w:color w:val="auto"/>
        </w:rPr>
      </w:pPr>
      <w:bookmarkStart w:id="8" w:name="_Ref321241706"/>
      <w:r w:rsidRPr="003225C4">
        <w:rPr>
          <w:color w:val="auto"/>
        </w:rPr>
        <w:t xml:space="preserve">Figure </w:t>
      </w:r>
      <w:r w:rsidR="00DE0591" w:rsidRPr="003225C4">
        <w:rPr>
          <w:color w:val="auto"/>
        </w:rPr>
        <w:fldChar w:fldCharType="begin"/>
      </w:r>
      <w:r w:rsidR="00AC692E" w:rsidRPr="003225C4">
        <w:rPr>
          <w:color w:val="auto"/>
        </w:rPr>
        <w:instrText xml:space="preserve"> SEQ Figure \* ARABIC </w:instrText>
      </w:r>
      <w:r w:rsidR="00DE0591" w:rsidRPr="003225C4">
        <w:rPr>
          <w:color w:val="auto"/>
        </w:rPr>
        <w:fldChar w:fldCharType="separate"/>
      </w:r>
      <w:r w:rsidR="00850455" w:rsidRPr="003225C4">
        <w:rPr>
          <w:noProof/>
          <w:color w:val="auto"/>
        </w:rPr>
        <w:t>1</w:t>
      </w:r>
      <w:r w:rsidR="00DE0591" w:rsidRPr="003225C4">
        <w:rPr>
          <w:noProof/>
          <w:color w:val="auto"/>
        </w:rPr>
        <w:fldChar w:fldCharType="end"/>
      </w:r>
      <w:bookmarkEnd w:id="8"/>
      <w:r w:rsidRPr="003225C4">
        <w:rPr>
          <w:color w:val="auto"/>
        </w:rPr>
        <w:t xml:space="preserve"> Graphical representation of the mathematical model</w:t>
      </w:r>
    </w:p>
    <w:p w:rsidR="00834F71" w:rsidRPr="003225C4" w:rsidRDefault="00834F71" w:rsidP="00C42A71">
      <w:pPr>
        <w:pStyle w:val="NormalWeb"/>
        <w:ind w:left="640" w:hanging="640"/>
        <w:divId w:val="1548566716"/>
      </w:pPr>
    </w:p>
    <w:p w:rsidR="00834F71" w:rsidRPr="003225C4" w:rsidRDefault="00834F71" w:rsidP="00C42A71">
      <w:pPr>
        <w:pStyle w:val="NormalWeb"/>
        <w:ind w:left="640" w:hanging="640"/>
        <w:divId w:val="1548566716"/>
        <w:sectPr w:rsidR="00834F71" w:rsidRPr="003225C4" w:rsidSect="00834F71">
          <w:pgSz w:w="16838" w:h="11906" w:orient="landscape"/>
          <w:pgMar w:top="1440" w:right="1440" w:bottom="1440" w:left="1440" w:header="709" w:footer="709" w:gutter="0"/>
          <w:cols w:space="708"/>
          <w:docGrid w:linePitch="360"/>
        </w:sectPr>
      </w:pPr>
    </w:p>
    <w:tbl>
      <w:tblPr>
        <w:tblStyle w:val="TableGrid"/>
        <w:tblW w:w="0" w:type="auto"/>
        <w:tblLook w:val="04A0"/>
      </w:tblPr>
      <w:tblGrid>
        <w:gridCol w:w="4077"/>
        <w:gridCol w:w="1721"/>
        <w:gridCol w:w="1722"/>
        <w:gridCol w:w="1722"/>
      </w:tblGrid>
      <w:tr w:rsidR="00183C66" w:rsidRPr="003225C4" w:rsidTr="00BC4AAE">
        <w:trPr>
          <w:divId w:val="1548566716"/>
        </w:trPr>
        <w:tc>
          <w:tcPr>
            <w:tcW w:w="4077" w:type="dxa"/>
          </w:tcPr>
          <w:p w:rsidR="00183C66" w:rsidRPr="00C918EC" w:rsidRDefault="00183C66" w:rsidP="00920A0B">
            <w:pPr>
              <w:rPr>
                <w:b/>
              </w:rPr>
            </w:pPr>
            <w:r w:rsidRPr="00C918EC">
              <w:rPr>
                <w:b/>
              </w:rPr>
              <w:lastRenderedPageBreak/>
              <w:t>CHADS</w:t>
            </w:r>
            <w:r w:rsidRPr="00C918EC">
              <w:rPr>
                <w:b/>
                <w:vertAlign w:val="subscript"/>
              </w:rPr>
              <w:t>2</w:t>
            </w:r>
            <w:r w:rsidRPr="00C918EC">
              <w:rPr>
                <w:b/>
              </w:rPr>
              <w:t xml:space="preserve"> score</w:t>
            </w:r>
          </w:p>
        </w:tc>
        <w:tc>
          <w:tcPr>
            <w:tcW w:w="1721" w:type="dxa"/>
          </w:tcPr>
          <w:p w:rsidR="00183C66" w:rsidRPr="00C918EC" w:rsidRDefault="00183C66" w:rsidP="00920A0B">
            <w:pPr>
              <w:rPr>
                <w:b/>
              </w:rPr>
            </w:pPr>
            <w:r w:rsidRPr="00C918EC">
              <w:rPr>
                <w:b/>
              </w:rPr>
              <w:t xml:space="preserve">Prescribe </w:t>
            </w:r>
            <w:proofErr w:type="spellStart"/>
            <w:r w:rsidRPr="00C918EC">
              <w:rPr>
                <w:b/>
              </w:rPr>
              <w:t>Dabigatran</w:t>
            </w:r>
            <w:proofErr w:type="spellEnd"/>
          </w:p>
        </w:tc>
        <w:tc>
          <w:tcPr>
            <w:tcW w:w="1722" w:type="dxa"/>
          </w:tcPr>
          <w:p w:rsidR="00183C66" w:rsidRPr="00C918EC" w:rsidRDefault="00183C66" w:rsidP="00920A0B">
            <w:pPr>
              <w:rPr>
                <w:b/>
              </w:rPr>
            </w:pPr>
            <w:r w:rsidRPr="00C918EC">
              <w:rPr>
                <w:b/>
              </w:rPr>
              <w:t>Prescribe Warfarin</w:t>
            </w:r>
          </w:p>
        </w:tc>
        <w:tc>
          <w:tcPr>
            <w:tcW w:w="1722" w:type="dxa"/>
          </w:tcPr>
          <w:p w:rsidR="00183C66" w:rsidRPr="00C918EC" w:rsidRDefault="00183C66" w:rsidP="00920A0B">
            <w:pPr>
              <w:rPr>
                <w:b/>
              </w:rPr>
            </w:pPr>
            <w:r w:rsidRPr="00C918EC">
              <w:rPr>
                <w:b/>
              </w:rPr>
              <w:t xml:space="preserve">Prescribe </w:t>
            </w:r>
            <w:proofErr w:type="spellStart"/>
            <w:r w:rsidRPr="00C918EC">
              <w:rPr>
                <w:b/>
              </w:rPr>
              <w:t>Rivaroxaban</w:t>
            </w:r>
            <w:proofErr w:type="spellEnd"/>
          </w:p>
        </w:tc>
      </w:tr>
      <w:tr w:rsidR="00183C66" w:rsidRPr="003225C4" w:rsidTr="00BC4AAE">
        <w:trPr>
          <w:divId w:val="1548566716"/>
        </w:trPr>
        <w:tc>
          <w:tcPr>
            <w:tcW w:w="4077" w:type="dxa"/>
          </w:tcPr>
          <w:p w:rsidR="00183C66" w:rsidRPr="00C918EC" w:rsidRDefault="00183C66" w:rsidP="00920A0B">
            <w:r w:rsidRPr="00C918EC">
              <w:t>0</w:t>
            </w:r>
          </w:p>
        </w:tc>
        <w:tc>
          <w:tcPr>
            <w:tcW w:w="1721" w:type="dxa"/>
          </w:tcPr>
          <w:p w:rsidR="00183C66" w:rsidRPr="00C918EC" w:rsidRDefault="00183C66" w:rsidP="00920A0B">
            <w:r w:rsidRPr="00C918EC">
              <w:t>No</w:t>
            </w:r>
          </w:p>
        </w:tc>
        <w:tc>
          <w:tcPr>
            <w:tcW w:w="1722" w:type="dxa"/>
          </w:tcPr>
          <w:p w:rsidR="00183C66" w:rsidRPr="00C918EC" w:rsidRDefault="00183C66" w:rsidP="00920A0B">
            <w:r w:rsidRPr="00C918EC">
              <w:t>No</w:t>
            </w:r>
          </w:p>
        </w:tc>
        <w:tc>
          <w:tcPr>
            <w:tcW w:w="1722" w:type="dxa"/>
          </w:tcPr>
          <w:p w:rsidR="00183C66" w:rsidRPr="00C918EC" w:rsidRDefault="00183C66" w:rsidP="00920A0B">
            <w:r w:rsidRPr="00C918EC">
              <w:t>No</w:t>
            </w:r>
          </w:p>
        </w:tc>
      </w:tr>
      <w:tr w:rsidR="00183C66" w:rsidRPr="003225C4" w:rsidTr="00BC4AAE">
        <w:trPr>
          <w:divId w:val="1548566716"/>
        </w:trPr>
        <w:tc>
          <w:tcPr>
            <w:tcW w:w="4077" w:type="dxa"/>
          </w:tcPr>
          <w:p w:rsidR="00183C66" w:rsidRPr="00C918EC" w:rsidRDefault="00183C66" w:rsidP="00920A0B">
            <w:r w:rsidRPr="00C918EC">
              <w:t>1</w:t>
            </w:r>
          </w:p>
        </w:tc>
        <w:tc>
          <w:tcPr>
            <w:tcW w:w="1721" w:type="dxa"/>
          </w:tcPr>
          <w:p w:rsidR="00183C66" w:rsidRPr="00C918EC" w:rsidRDefault="00183C66" w:rsidP="00920A0B">
            <w:r w:rsidRPr="00C918EC">
              <w:t>Yes (age 65 or over)</w:t>
            </w:r>
          </w:p>
        </w:tc>
        <w:tc>
          <w:tcPr>
            <w:tcW w:w="1722" w:type="dxa"/>
          </w:tcPr>
          <w:p w:rsidR="00183C66" w:rsidRPr="00C918EC" w:rsidRDefault="00183C66" w:rsidP="00920A0B">
            <w:r w:rsidRPr="00C918EC">
              <w:t>No</w:t>
            </w:r>
          </w:p>
        </w:tc>
        <w:tc>
          <w:tcPr>
            <w:tcW w:w="1722" w:type="dxa"/>
          </w:tcPr>
          <w:p w:rsidR="00183C66" w:rsidRPr="00C918EC" w:rsidRDefault="00183C66" w:rsidP="00920A0B">
            <w:r w:rsidRPr="00C918EC">
              <w:t>Yes</w:t>
            </w:r>
          </w:p>
        </w:tc>
      </w:tr>
      <w:tr w:rsidR="00183C66" w:rsidRPr="003225C4" w:rsidTr="00BC4AAE">
        <w:trPr>
          <w:divId w:val="1548566716"/>
          <w:trHeight w:val="251"/>
        </w:trPr>
        <w:tc>
          <w:tcPr>
            <w:tcW w:w="4077" w:type="dxa"/>
          </w:tcPr>
          <w:p w:rsidR="00183C66" w:rsidRPr="00C918EC" w:rsidRDefault="00183C66" w:rsidP="00920A0B">
            <w:r w:rsidRPr="00C918EC">
              <w:t>2 or more</w:t>
            </w:r>
          </w:p>
        </w:tc>
        <w:tc>
          <w:tcPr>
            <w:tcW w:w="1721" w:type="dxa"/>
          </w:tcPr>
          <w:p w:rsidR="00183C66" w:rsidRPr="00C918EC" w:rsidRDefault="00183C66" w:rsidP="00920A0B">
            <w:r w:rsidRPr="00C918EC">
              <w:t>Yes</w:t>
            </w:r>
          </w:p>
        </w:tc>
        <w:tc>
          <w:tcPr>
            <w:tcW w:w="1722" w:type="dxa"/>
          </w:tcPr>
          <w:p w:rsidR="00183C66" w:rsidRPr="00C918EC" w:rsidRDefault="00183C66" w:rsidP="00920A0B">
            <w:r w:rsidRPr="00C918EC">
              <w:t>Yes</w:t>
            </w:r>
          </w:p>
        </w:tc>
        <w:tc>
          <w:tcPr>
            <w:tcW w:w="1722" w:type="dxa"/>
          </w:tcPr>
          <w:p w:rsidR="00183C66" w:rsidRPr="00C918EC" w:rsidRDefault="00183C66" w:rsidP="00920A0B">
            <w:pPr>
              <w:keepNext/>
            </w:pPr>
            <w:r w:rsidRPr="00C918EC">
              <w:t>Yes</w:t>
            </w:r>
          </w:p>
        </w:tc>
      </w:tr>
      <w:tr w:rsidR="00183C66" w:rsidRPr="003225C4" w:rsidTr="00BC4AAE">
        <w:trPr>
          <w:divId w:val="1548566716"/>
          <w:trHeight w:val="217"/>
        </w:trPr>
        <w:tc>
          <w:tcPr>
            <w:tcW w:w="4077" w:type="dxa"/>
          </w:tcPr>
          <w:p w:rsidR="00183C66" w:rsidRPr="00C918EC" w:rsidRDefault="00183C66" w:rsidP="00920A0B">
            <w:pPr>
              <w:rPr>
                <w:b/>
              </w:rPr>
            </w:pPr>
            <w:r w:rsidRPr="00C918EC">
              <w:rPr>
                <w:b/>
              </w:rPr>
              <w:t>Cohorts simulated</w:t>
            </w:r>
          </w:p>
        </w:tc>
        <w:tc>
          <w:tcPr>
            <w:tcW w:w="1721" w:type="dxa"/>
          </w:tcPr>
          <w:p w:rsidR="00183C66" w:rsidRPr="00C918EC" w:rsidRDefault="00BC4AAE" w:rsidP="00920A0B">
            <w:pPr>
              <w:rPr>
                <w:b/>
              </w:rPr>
            </w:pPr>
            <w:r w:rsidRPr="00C918EC">
              <w:rPr>
                <w:b/>
              </w:rPr>
              <w:t xml:space="preserve">Simulated for </w:t>
            </w:r>
            <w:proofErr w:type="spellStart"/>
            <w:r w:rsidRPr="00C918EC">
              <w:rPr>
                <w:b/>
              </w:rPr>
              <w:t>Dabigatran</w:t>
            </w:r>
            <w:proofErr w:type="spellEnd"/>
          </w:p>
        </w:tc>
        <w:tc>
          <w:tcPr>
            <w:tcW w:w="1722" w:type="dxa"/>
          </w:tcPr>
          <w:p w:rsidR="00183C66" w:rsidRPr="00C918EC" w:rsidRDefault="00BC4AAE" w:rsidP="00920A0B">
            <w:pPr>
              <w:rPr>
                <w:b/>
              </w:rPr>
            </w:pPr>
            <w:r w:rsidRPr="00C918EC">
              <w:rPr>
                <w:b/>
              </w:rPr>
              <w:t>Simulated for Warfarin</w:t>
            </w:r>
          </w:p>
        </w:tc>
        <w:tc>
          <w:tcPr>
            <w:tcW w:w="1722" w:type="dxa"/>
          </w:tcPr>
          <w:p w:rsidR="00183C66" w:rsidRPr="00C918EC" w:rsidRDefault="00BC4AAE" w:rsidP="00920A0B">
            <w:pPr>
              <w:keepNext/>
              <w:rPr>
                <w:b/>
              </w:rPr>
            </w:pPr>
            <w:r w:rsidRPr="00C918EC">
              <w:rPr>
                <w:b/>
              </w:rPr>
              <w:t xml:space="preserve">Simulated for </w:t>
            </w:r>
            <w:proofErr w:type="spellStart"/>
            <w:r w:rsidRPr="00C918EC">
              <w:rPr>
                <w:b/>
              </w:rPr>
              <w:t>Rivaroxaban</w:t>
            </w:r>
            <w:proofErr w:type="spellEnd"/>
          </w:p>
        </w:tc>
      </w:tr>
      <w:tr w:rsidR="00183C66" w:rsidRPr="003225C4" w:rsidTr="00BC4AAE">
        <w:trPr>
          <w:divId w:val="1548566716"/>
          <w:trHeight w:val="201"/>
        </w:trPr>
        <w:tc>
          <w:tcPr>
            <w:tcW w:w="4077" w:type="dxa"/>
          </w:tcPr>
          <w:p w:rsidR="00183C66" w:rsidRPr="00C918EC" w:rsidRDefault="00183C66" w:rsidP="00920A0B">
            <w:r w:rsidRPr="00C918EC">
              <w:t>Males, age 50, CHADS</w:t>
            </w:r>
            <w:r w:rsidRPr="00C918EC">
              <w:rPr>
                <w:vertAlign w:val="subscript"/>
              </w:rPr>
              <w:t>2</w:t>
            </w:r>
            <w:r w:rsidRPr="00C918EC">
              <w:t xml:space="preserve"> score of zero</w:t>
            </w:r>
          </w:p>
        </w:tc>
        <w:tc>
          <w:tcPr>
            <w:tcW w:w="1721" w:type="dxa"/>
          </w:tcPr>
          <w:p w:rsidR="00183C66" w:rsidRPr="00C918EC" w:rsidRDefault="00BC4AAE" w:rsidP="00920A0B">
            <w:r w:rsidRPr="00C918EC">
              <w:t>No</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Yes</w:t>
            </w:r>
          </w:p>
        </w:tc>
      </w:tr>
      <w:tr w:rsidR="00183C66" w:rsidRPr="003225C4" w:rsidTr="00BC4AAE">
        <w:trPr>
          <w:divId w:val="1548566716"/>
          <w:trHeight w:val="167"/>
        </w:trPr>
        <w:tc>
          <w:tcPr>
            <w:tcW w:w="4077" w:type="dxa"/>
          </w:tcPr>
          <w:p w:rsidR="00183C66" w:rsidRPr="00C918EC" w:rsidRDefault="00183C66" w:rsidP="00920A0B">
            <w:r w:rsidRPr="00C918EC">
              <w:t>Females, age 50, CHADS</w:t>
            </w:r>
            <w:r w:rsidRPr="00C918EC">
              <w:rPr>
                <w:vertAlign w:val="subscript"/>
              </w:rPr>
              <w:t>2</w:t>
            </w:r>
            <w:r w:rsidRPr="00C918EC">
              <w:t xml:space="preserve"> score of zero</w:t>
            </w:r>
          </w:p>
        </w:tc>
        <w:tc>
          <w:tcPr>
            <w:tcW w:w="1721" w:type="dxa"/>
          </w:tcPr>
          <w:p w:rsidR="00183C66" w:rsidRPr="00C918EC" w:rsidRDefault="00BC4AAE" w:rsidP="00920A0B">
            <w:r w:rsidRPr="00C918EC">
              <w:t>No</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Yes</w:t>
            </w:r>
          </w:p>
        </w:tc>
      </w:tr>
      <w:tr w:rsidR="00183C66" w:rsidRPr="003225C4" w:rsidTr="00BC4AAE">
        <w:trPr>
          <w:divId w:val="1548566716"/>
          <w:trHeight w:val="184"/>
        </w:trPr>
        <w:tc>
          <w:tcPr>
            <w:tcW w:w="4077" w:type="dxa"/>
          </w:tcPr>
          <w:p w:rsidR="00183C66" w:rsidRPr="00C918EC" w:rsidRDefault="00183C66" w:rsidP="00920A0B">
            <w:r w:rsidRPr="00C918EC">
              <w:t>Males, age 65, CHADS</w:t>
            </w:r>
            <w:r w:rsidRPr="00C918EC">
              <w:rPr>
                <w:vertAlign w:val="subscript"/>
              </w:rPr>
              <w:t>2</w:t>
            </w:r>
            <w:r w:rsidRPr="00C918EC">
              <w:t xml:space="preserve"> score of zero</w:t>
            </w:r>
          </w:p>
        </w:tc>
        <w:tc>
          <w:tcPr>
            <w:tcW w:w="1721" w:type="dxa"/>
          </w:tcPr>
          <w:p w:rsidR="00183C66" w:rsidRPr="00C918EC" w:rsidRDefault="00BC4AAE" w:rsidP="00920A0B">
            <w:r w:rsidRPr="00C918EC">
              <w:t>Yes</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Yes</w:t>
            </w:r>
          </w:p>
        </w:tc>
      </w:tr>
      <w:tr w:rsidR="00183C66" w:rsidRPr="003225C4" w:rsidTr="00BC4AAE">
        <w:trPr>
          <w:divId w:val="1548566716"/>
          <w:trHeight w:val="184"/>
        </w:trPr>
        <w:tc>
          <w:tcPr>
            <w:tcW w:w="4077" w:type="dxa"/>
          </w:tcPr>
          <w:p w:rsidR="00183C66" w:rsidRPr="00C918EC" w:rsidRDefault="00183C66" w:rsidP="00920A0B">
            <w:r w:rsidRPr="00C918EC">
              <w:t>Females, age 65, CHADS</w:t>
            </w:r>
            <w:r w:rsidRPr="00C918EC">
              <w:rPr>
                <w:vertAlign w:val="subscript"/>
              </w:rPr>
              <w:t>2</w:t>
            </w:r>
            <w:r w:rsidRPr="00C918EC">
              <w:t xml:space="preserve"> score of zero</w:t>
            </w:r>
          </w:p>
        </w:tc>
        <w:tc>
          <w:tcPr>
            <w:tcW w:w="1721" w:type="dxa"/>
          </w:tcPr>
          <w:p w:rsidR="00183C66" w:rsidRPr="00C918EC" w:rsidRDefault="00BC4AAE" w:rsidP="00920A0B">
            <w:r w:rsidRPr="00C918EC">
              <w:t>Yes</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Yes</w:t>
            </w:r>
          </w:p>
        </w:tc>
      </w:tr>
      <w:tr w:rsidR="00183C66" w:rsidRPr="003225C4" w:rsidTr="00BC4AAE">
        <w:trPr>
          <w:divId w:val="1548566716"/>
          <w:trHeight w:val="167"/>
        </w:trPr>
        <w:tc>
          <w:tcPr>
            <w:tcW w:w="4077" w:type="dxa"/>
          </w:tcPr>
          <w:p w:rsidR="00183C66" w:rsidRPr="00C918EC" w:rsidRDefault="00183C66" w:rsidP="00183C66">
            <w:r w:rsidRPr="00C918EC">
              <w:t>Males, age 50, CHADS</w:t>
            </w:r>
            <w:r w:rsidRPr="00C918EC">
              <w:rPr>
                <w:vertAlign w:val="subscript"/>
              </w:rPr>
              <w:t>2</w:t>
            </w:r>
            <w:r w:rsidRPr="00C918EC">
              <w:t xml:space="preserve"> score of one</w:t>
            </w:r>
          </w:p>
        </w:tc>
        <w:tc>
          <w:tcPr>
            <w:tcW w:w="1721" w:type="dxa"/>
          </w:tcPr>
          <w:p w:rsidR="00183C66" w:rsidRPr="00C918EC" w:rsidRDefault="00BC4AAE" w:rsidP="00920A0B">
            <w:r w:rsidRPr="00C918EC">
              <w:t>No</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No</w:t>
            </w:r>
          </w:p>
        </w:tc>
      </w:tr>
      <w:tr w:rsidR="00183C66" w:rsidRPr="003225C4" w:rsidTr="00BC4AAE">
        <w:trPr>
          <w:divId w:val="1548566716"/>
          <w:trHeight w:val="165"/>
        </w:trPr>
        <w:tc>
          <w:tcPr>
            <w:tcW w:w="4077" w:type="dxa"/>
          </w:tcPr>
          <w:p w:rsidR="00183C66" w:rsidRPr="00C918EC" w:rsidRDefault="00183C66" w:rsidP="00183C66">
            <w:r w:rsidRPr="00C918EC">
              <w:t>Females, age 50, CHADS</w:t>
            </w:r>
            <w:r w:rsidRPr="00C918EC">
              <w:rPr>
                <w:vertAlign w:val="subscript"/>
              </w:rPr>
              <w:t>2</w:t>
            </w:r>
            <w:r w:rsidRPr="00C918EC">
              <w:t xml:space="preserve"> score of one</w:t>
            </w:r>
          </w:p>
        </w:tc>
        <w:tc>
          <w:tcPr>
            <w:tcW w:w="1721" w:type="dxa"/>
          </w:tcPr>
          <w:p w:rsidR="00183C66" w:rsidRPr="00C918EC" w:rsidRDefault="00BC4AAE" w:rsidP="00920A0B">
            <w:r w:rsidRPr="00C918EC">
              <w:t>No</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No</w:t>
            </w:r>
          </w:p>
        </w:tc>
      </w:tr>
      <w:tr w:rsidR="00183C66" w:rsidRPr="003225C4" w:rsidTr="00BC4AAE">
        <w:trPr>
          <w:divId w:val="1548566716"/>
          <w:trHeight w:val="165"/>
        </w:trPr>
        <w:tc>
          <w:tcPr>
            <w:tcW w:w="4077" w:type="dxa"/>
          </w:tcPr>
          <w:p w:rsidR="00183C66" w:rsidRPr="00C918EC" w:rsidRDefault="00183C66" w:rsidP="00920A0B">
            <w:r w:rsidRPr="00C918EC">
              <w:t>Males, age 65, CHADS</w:t>
            </w:r>
            <w:r w:rsidRPr="00C918EC">
              <w:rPr>
                <w:vertAlign w:val="subscript"/>
              </w:rPr>
              <w:t>2</w:t>
            </w:r>
            <w:r w:rsidRPr="00C918EC">
              <w:t xml:space="preserve"> score of one</w:t>
            </w:r>
          </w:p>
        </w:tc>
        <w:tc>
          <w:tcPr>
            <w:tcW w:w="1721" w:type="dxa"/>
          </w:tcPr>
          <w:p w:rsidR="00183C66" w:rsidRPr="00C918EC" w:rsidRDefault="00BC4AAE" w:rsidP="00920A0B">
            <w:r w:rsidRPr="00C918EC">
              <w:t>No</w:t>
            </w:r>
          </w:p>
        </w:tc>
        <w:tc>
          <w:tcPr>
            <w:tcW w:w="1722" w:type="dxa"/>
          </w:tcPr>
          <w:p w:rsidR="00183C66" w:rsidRPr="00C918EC" w:rsidRDefault="00BC4AAE" w:rsidP="00920A0B">
            <w:r w:rsidRPr="00C918EC">
              <w:t>Yes</w:t>
            </w:r>
          </w:p>
        </w:tc>
        <w:tc>
          <w:tcPr>
            <w:tcW w:w="1722" w:type="dxa"/>
          </w:tcPr>
          <w:p w:rsidR="00183C66" w:rsidRPr="00C918EC" w:rsidRDefault="00BC4AAE" w:rsidP="00920A0B">
            <w:pPr>
              <w:keepNext/>
            </w:pPr>
            <w:r w:rsidRPr="00C918EC">
              <w:t>No</w:t>
            </w:r>
          </w:p>
        </w:tc>
      </w:tr>
      <w:tr w:rsidR="00183C66" w:rsidRPr="003225C4" w:rsidTr="00BC4AAE">
        <w:trPr>
          <w:divId w:val="1548566716"/>
          <w:trHeight w:val="184"/>
        </w:trPr>
        <w:tc>
          <w:tcPr>
            <w:tcW w:w="4077" w:type="dxa"/>
            <w:tcBorders>
              <w:bottom w:val="single" w:sz="4" w:space="0" w:color="auto"/>
            </w:tcBorders>
          </w:tcPr>
          <w:p w:rsidR="00183C66" w:rsidRPr="00C918EC" w:rsidRDefault="00183C66" w:rsidP="00920A0B">
            <w:r w:rsidRPr="00C918EC">
              <w:t>Females, age 65, CHADS</w:t>
            </w:r>
            <w:r w:rsidRPr="00C918EC">
              <w:rPr>
                <w:vertAlign w:val="subscript"/>
              </w:rPr>
              <w:t>2</w:t>
            </w:r>
            <w:r w:rsidRPr="00C918EC">
              <w:t xml:space="preserve"> score of one</w:t>
            </w:r>
          </w:p>
        </w:tc>
        <w:tc>
          <w:tcPr>
            <w:tcW w:w="1721" w:type="dxa"/>
            <w:tcBorders>
              <w:bottom w:val="single" w:sz="4" w:space="0" w:color="auto"/>
            </w:tcBorders>
          </w:tcPr>
          <w:p w:rsidR="00183C66" w:rsidRPr="00C918EC" w:rsidRDefault="00BC4AAE" w:rsidP="00920A0B">
            <w:r w:rsidRPr="00C918EC">
              <w:t>No</w:t>
            </w:r>
          </w:p>
        </w:tc>
        <w:tc>
          <w:tcPr>
            <w:tcW w:w="1722" w:type="dxa"/>
            <w:tcBorders>
              <w:bottom w:val="single" w:sz="4" w:space="0" w:color="auto"/>
            </w:tcBorders>
          </w:tcPr>
          <w:p w:rsidR="00183C66" w:rsidRPr="00C918EC" w:rsidRDefault="00BC4AAE" w:rsidP="00920A0B">
            <w:r w:rsidRPr="00C918EC">
              <w:t>Yes</w:t>
            </w:r>
          </w:p>
        </w:tc>
        <w:tc>
          <w:tcPr>
            <w:tcW w:w="1722" w:type="dxa"/>
            <w:tcBorders>
              <w:bottom w:val="single" w:sz="4" w:space="0" w:color="auto"/>
            </w:tcBorders>
          </w:tcPr>
          <w:p w:rsidR="00183C66" w:rsidRPr="00C918EC" w:rsidRDefault="00BC4AAE" w:rsidP="00920A0B">
            <w:pPr>
              <w:keepNext/>
            </w:pPr>
            <w:r w:rsidRPr="00C918EC">
              <w:t>No</w:t>
            </w:r>
          </w:p>
        </w:tc>
      </w:tr>
    </w:tbl>
    <w:p w:rsidR="00834F71" w:rsidRPr="003225C4" w:rsidRDefault="00834F71" w:rsidP="00834F71">
      <w:pPr>
        <w:pStyle w:val="Caption"/>
        <w:divId w:val="1548566716"/>
        <w:rPr>
          <w:color w:val="auto"/>
        </w:rPr>
      </w:pPr>
      <w:bookmarkStart w:id="9" w:name="_Ref321227101"/>
      <w:r w:rsidRPr="003225C4">
        <w:rPr>
          <w:color w:val="auto"/>
        </w:rPr>
        <w:t xml:space="preserve">Table </w:t>
      </w:r>
      <w:r w:rsidR="00DE0591" w:rsidRPr="003225C4">
        <w:rPr>
          <w:color w:val="auto"/>
        </w:rPr>
        <w:fldChar w:fldCharType="begin"/>
      </w:r>
      <w:r w:rsidR="00AC692E" w:rsidRPr="003225C4">
        <w:rPr>
          <w:color w:val="auto"/>
        </w:rPr>
        <w:instrText xml:space="preserve"> SEQ Table \* ARABIC </w:instrText>
      </w:r>
      <w:r w:rsidR="00DE0591" w:rsidRPr="003225C4">
        <w:rPr>
          <w:color w:val="auto"/>
        </w:rPr>
        <w:fldChar w:fldCharType="separate"/>
      </w:r>
      <w:r w:rsidR="000C4858" w:rsidRPr="003225C4">
        <w:rPr>
          <w:noProof/>
          <w:color w:val="auto"/>
        </w:rPr>
        <w:t>1</w:t>
      </w:r>
      <w:r w:rsidR="00DE0591" w:rsidRPr="003225C4">
        <w:rPr>
          <w:noProof/>
          <w:color w:val="auto"/>
        </w:rPr>
        <w:fldChar w:fldCharType="end"/>
      </w:r>
      <w:bookmarkEnd w:id="9"/>
      <w:r w:rsidRPr="003225C4">
        <w:rPr>
          <w:color w:val="auto"/>
        </w:rPr>
        <w:t xml:space="preserve"> </w:t>
      </w:r>
      <w:r w:rsidR="00BC4AAE" w:rsidRPr="003225C4">
        <w:rPr>
          <w:color w:val="auto"/>
        </w:rPr>
        <w:t>Simplified OAC indications by OAC, and patient cohorts run for each OAC</w:t>
      </w:r>
    </w:p>
    <w:p w:rsidR="003225C4" w:rsidRPr="003225C4" w:rsidRDefault="003225C4" w:rsidP="003225C4">
      <w:pPr>
        <w:divId w:val="1548566716"/>
        <w:rPr>
          <w:lang w:val="en-GB"/>
        </w:rPr>
        <w:sectPr w:rsidR="003225C4" w:rsidRPr="003225C4" w:rsidSect="009B762A">
          <w:pgSz w:w="11906" w:h="16838"/>
          <w:pgMar w:top="1440" w:right="1440" w:bottom="1440" w:left="1440" w:header="708" w:footer="708" w:gutter="0"/>
          <w:cols w:space="708"/>
          <w:docGrid w:linePitch="360"/>
        </w:sectPr>
      </w:pPr>
    </w:p>
    <w:p w:rsidR="003225C4" w:rsidRPr="003225C4" w:rsidRDefault="003225C4" w:rsidP="003225C4">
      <w:pPr>
        <w:divId w:val="1548566716"/>
        <w:rPr>
          <w:lang w:val="en-GB"/>
        </w:rPr>
      </w:pPr>
    </w:p>
    <w:tbl>
      <w:tblPr>
        <w:tblStyle w:val="TableGrid"/>
        <w:tblW w:w="0" w:type="auto"/>
        <w:tblLook w:val="04A0"/>
      </w:tblPr>
      <w:tblGrid>
        <w:gridCol w:w="1951"/>
        <w:gridCol w:w="3497"/>
        <w:gridCol w:w="4299"/>
        <w:gridCol w:w="3969"/>
      </w:tblGrid>
      <w:tr w:rsidR="003225C4" w:rsidRPr="003225C4" w:rsidTr="003225C4">
        <w:trPr>
          <w:divId w:val="1548566716"/>
        </w:trPr>
        <w:tc>
          <w:tcPr>
            <w:tcW w:w="1951" w:type="dxa"/>
            <w:tcBorders>
              <w:top w:val="nil"/>
              <w:left w:val="nil"/>
            </w:tcBorders>
          </w:tcPr>
          <w:p w:rsidR="00E5262E" w:rsidRPr="003225C4" w:rsidRDefault="00E5262E" w:rsidP="00920A0B"/>
        </w:tc>
        <w:tc>
          <w:tcPr>
            <w:tcW w:w="3497" w:type="dxa"/>
          </w:tcPr>
          <w:p w:rsidR="00E5262E" w:rsidRPr="003225C4" w:rsidRDefault="00E5262E" w:rsidP="00920A0B">
            <w:pPr>
              <w:rPr>
                <w:b/>
              </w:rPr>
            </w:pPr>
            <w:r w:rsidRPr="003225C4">
              <w:rPr>
                <w:b/>
              </w:rPr>
              <w:t>Category</w:t>
            </w:r>
          </w:p>
        </w:tc>
        <w:tc>
          <w:tcPr>
            <w:tcW w:w="4299" w:type="dxa"/>
          </w:tcPr>
          <w:p w:rsidR="00E5262E" w:rsidRPr="003225C4" w:rsidRDefault="00E5262E" w:rsidP="00920A0B">
            <w:pPr>
              <w:rPr>
                <w:b/>
              </w:rPr>
            </w:pPr>
            <w:r w:rsidRPr="003225C4">
              <w:rPr>
                <w:b/>
              </w:rPr>
              <w:t>Description</w:t>
            </w:r>
          </w:p>
        </w:tc>
        <w:tc>
          <w:tcPr>
            <w:tcW w:w="3969" w:type="dxa"/>
          </w:tcPr>
          <w:p w:rsidR="00E5262E" w:rsidRPr="003225C4" w:rsidRDefault="00E5262E" w:rsidP="00920A0B">
            <w:pPr>
              <w:rPr>
                <w:b/>
              </w:rPr>
            </w:pPr>
            <w:r w:rsidRPr="003225C4">
              <w:rPr>
                <w:b/>
              </w:rPr>
              <w:t>References</w:t>
            </w:r>
          </w:p>
        </w:tc>
      </w:tr>
      <w:tr w:rsidR="003225C4" w:rsidRPr="003225C4" w:rsidTr="003225C4">
        <w:trPr>
          <w:divId w:val="1548566716"/>
          <w:trHeight w:val="288"/>
        </w:trPr>
        <w:tc>
          <w:tcPr>
            <w:tcW w:w="1951" w:type="dxa"/>
            <w:vMerge w:val="restart"/>
          </w:tcPr>
          <w:p w:rsidR="00E5262E" w:rsidRPr="003225C4" w:rsidRDefault="00E5262E" w:rsidP="00920A0B">
            <w:pPr>
              <w:rPr>
                <w:b/>
              </w:rPr>
            </w:pPr>
            <w:r w:rsidRPr="003225C4">
              <w:rPr>
                <w:b/>
              </w:rPr>
              <w:t>Risks/Probabilities</w:t>
            </w:r>
          </w:p>
        </w:tc>
        <w:tc>
          <w:tcPr>
            <w:tcW w:w="3497" w:type="dxa"/>
          </w:tcPr>
          <w:p w:rsidR="00E5262E" w:rsidRPr="003225C4" w:rsidRDefault="00E5262E" w:rsidP="00920A0B">
            <w:r w:rsidRPr="003225C4">
              <w:t>Death from other causes</w:t>
            </w:r>
          </w:p>
        </w:tc>
        <w:tc>
          <w:tcPr>
            <w:tcW w:w="4299" w:type="dxa"/>
          </w:tcPr>
          <w:p w:rsidR="00E5262E" w:rsidRPr="003225C4" w:rsidRDefault="00E5262E" w:rsidP="00920A0B">
            <w:r w:rsidRPr="003225C4">
              <w:t>Nonparametric</w:t>
            </w:r>
          </w:p>
        </w:tc>
        <w:tc>
          <w:tcPr>
            <w:tcW w:w="3969" w:type="dxa"/>
          </w:tcPr>
          <w:p w:rsidR="00E5262E" w:rsidRPr="003225C4" w:rsidRDefault="00E5262E" w:rsidP="003225C4">
            <w:r w:rsidRPr="003225C4">
              <w:t xml:space="preserve">UK </w:t>
            </w:r>
            <w:proofErr w:type="spellStart"/>
            <w:r w:rsidRPr="003225C4">
              <w:t>Lifetables</w:t>
            </w:r>
            <w:proofErr w:type="spellEnd"/>
            <w:r w:rsidRPr="003225C4">
              <w:t xml:space="preserve">.  </w:t>
            </w:r>
            <w:r w:rsidR="00DE0591" w:rsidRPr="003225C4">
              <w:fldChar w:fldCharType="begin" w:fldLock="1"/>
            </w:r>
            <w:r w:rsidR="009606A0">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DE0591" w:rsidRPr="003225C4">
              <w:fldChar w:fldCharType="separate"/>
            </w:r>
            <w:r w:rsidR="009606A0" w:rsidRPr="009606A0">
              <w:rPr>
                <w:noProof/>
              </w:rPr>
              <w:t>(19)</w:t>
            </w:r>
            <w:r w:rsidR="00DE0591" w:rsidRPr="003225C4">
              <w:fldChar w:fldCharType="end"/>
            </w:r>
          </w:p>
        </w:tc>
      </w:tr>
      <w:tr w:rsidR="003225C4" w:rsidRPr="003225C4" w:rsidTr="003225C4">
        <w:trPr>
          <w:divId w:val="1548566716"/>
          <w:trHeight w:val="964"/>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Sensitivity and Specificity of TTE in detecting LA ABN</w:t>
            </w:r>
          </w:p>
        </w:tc>
        <w:tc>
          <w:tcPr>
            <w:tcW w:w="4299" w:type="dxa"/>
          </w:tcPr>
          <w:p w:rsidR="00E5262E" w:rsidRPr="003225C4" w:rsidRDefault="00E5262E" w:rsidP="00920A0B">
            <w:r w:rsidRPr="003225C4">
              <w:t xml:space="preserve">Jointly estimated from </w:t>
            </w:r>
            <w:proofErr w:type="spellStart"/>
            <w:r w:rsidRPr="003225C4">
              <w:t>Dirichlet</w:t>
            </w:r>
            <w:proofErr w:type="spellEnd"/>
            <w:r w:rsidRPr="003225C4">
              <w:t xml:space="preserve"> distribution </w:t>
            </w:r>
          </w:p>
          <w:p w:rsidR="00E5262E" w:rsidRPr="003225C4" w:rsidRDefault="00E5262E" w:rsidP="00920A0B">
            <w:r w:rsidRPr="003225C4">
              <w:t xml:space="preserve">(FN, TP, TN, FP) = </w:t>
            </w:r>
          </w:p>
          <w:p w:rsidR="00E5262E" w:rsidRPr="003225C4" w:rsidRDefault="00E5262E" w:rsidP="00920A0B">
            <w:r w:rsidRPr="003225C4">
              <w:t>(5, 87, 83, 159)</w:t>
            </w:r>
          </w:p>
        </w:tc>
        <w:tc>
          <w:tcPr>
            <w:tcW w:w="3969" w:type="dxa"/>
          </w:tcPr>
          <w:p w:rsidR="00E5262E" w:rsidRPr="003225C4" w:rsidRDefault="00E5262E" w:rsidP="00920A0B">
            <w:r w:rsidRPr="003225C4">
              <w:t xml:space="preserve">Table 2 of  </w:t>
            </w:r>
            <w:proofErr w:type="spellStart"/>
            <w:r w:rsidRPr="003225C4">
              <w:t>Providencia</w:t>
            </w:r>
            <w:proofErr w:type="spellEnd"/>
            <w:r w:rsidRPr="003225C4">
              <w:t xml:space="preserve"> et al 2012 </w:t>
            </w:r>
            <w:r w:rsidR="00DE0591" w:rsidRPr="003225C4">
              <w:fldChar w:fldCharType="begin" w:fldLock="1"/>
            </w:r>
            <w:r w:rsidR="009606A0">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E0591" w:rsidRPr="003225C4">
              <w:fldChar w:fldCharType="separate"/>
            </w:r>
            <w:r w:rsidR="00C918EC" w:rsidRPr="00C918EC">
              <w:rPr>
                <w:noProof/>
              </w:rPr>
              <w:t>(5)</w:t>
            </w:r>
            <w:r w:rsidR="00DE0591" w:rsidRPr="003225C4">
              <w:fldChar w:fldCharType="end"/>
            </w:r>
          </w:p>
        </w:tc>
      </w:tr>
      <w:tr w:rsidR="003225C4" w:rsidRPr="003225C4" w:rsidTr="003225C4">
        <w:trPr>
          <w:divId w:val="1548566716"/>
          <w:trHeight w:val="1073"/>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Proportion of patients with LA ABN</w:t>
            </w:r>
          </w:p>
        </w:tc>
        <w:tc>
          <w:tcPr>
            <w:tcW w:w="4299" w:type="dxa"/>
          </w:tcPr>
          <w:p w:rsidR="00E5262E" w:rsidRPr="003225C4" w:rsidRDefault="00E5262E" w:rsidP="00920A0B">
            <w:r w:rsidRPr="003225C4">
              <w:t>Beta(2.5, 22.5) for CHADS</w:t>
            </w:r>
            <w:r w:rsidRPr="003225C4">
              <w:rPr>
                <w:vertAlign w:val="subscript"/>
              </w:rPr>
              <w:t>2</w:t>
            </w:r>
          </w:p>
          <w:p w:rsidR="00E5262E" w:rsidRPr="003225C4" w:rsidRDefault="00E5262E" w:rsidP="00920A0B">
            <w:pPr>
              <w:jc w:val="left"/>
            </w:pPr>
            <w:r w:rsidRPr="003225C4">
              <w:t>Beta(0.5, 11.5) for CHA</w:t>
            </w:r>
            <w:r w:rsidRPr="003225C4">
              <w:rPr>
                <w:vertAlign w:val="subscript"/>
              </w:rPr>
              <w:t>2</w:t>
            </w:r>
            <w:r w:rsidRPr="003225C4">
              <w:t>DS</w:t>
            </w:r>
            <w:r w:rsidRPr="003225C4">
              <w:rPr>
                <w:vertAlign w:val="subscript"/>
              </w:rPr>
              <w:t>2</w:t>
            </w:r>
            <w:r w:rsidRPr="003225C4">
              <w:t xml:space="preserve">-VASc </w:t>
            </w:r>
          </w:p>
          <w:p w:rsidR="00E5262E" w:rsidRPr="003225C4" w:rsidRDefault="00E5262E" w:rsidP="00920A0B">
            <w:pPr>
              <w:jc w:val="left"/>
            </w:pPr>
            <w:r w:rsidRPr="003225C4">
              <w:t>(Both with prior of 0.5 added to both cell counts.)</w:t>
            </w:r>
          </w:p>
        </w:tc>
        <w:tc>
          <w:tcPr>
            <w:tcW w:w="3969" w:type="dxa"/>
          </w:tcPr>
          <w:p w:rsidR="00E5262E" w:rsidRPr="003225C4" w:rsidRDefault="00E5262E" w:rsidP="00920A0B">
            <w:r w:rsidRPr="003225C4">
              <w:t xml:space="preserve">Table 2 of </w:t>
            </w:r>
            <w:proofErr w:type="spellStart"/>
            <w:r w:rsidRPr="003225C4">
              <w:t>Providencia</w:t>
            </w:r>
            <w:proofErr w:type="spellEnd"/>
            <w:r w:rsidRPr="003225C4">
              <w:t xml:space="preserve"> et al 2012 </w:t>
            </w:r>
            <w:r w:rsidR="00DE0591" w:rsidRPr="003225C4">
              <w:fldChar w:fldCharType="begin" w:fldLock="1"/>
            </w:r>
            <w:r w:rsidR="009606A0">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DE0591" w:rsidRPr="003225C4">
              <w:fldChar w:fldCharType="separate"/>
            </w:r>
            <w:r w:rsidR="00C918EC" w:rsidRPr="00C918EC">
              <w:rPr>
                <w:noProof/>
              </w:rPr>
              <w:t>(5)</w:t>
            </w:r>
            <w:r w:rsidR="00DE0591" w:rsidRPr="003225C4">
              <w:fldChar w:fldCharType="end"/>
            </w:r>
          </w:p>
        </w:tc>
      </w:tr>
      <w:tr w:rsidR="003225C4" w:rsidRPr="003225C4" w:rsidTr="003225C4">
        <w:trPr>
          <w:divId w:val="1548566716"/>
          <w:trHeight w:val="253"/>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Annual stroke risk by CHADS</w:t>
            </w:r>
            <w:r w:rsidRPr="003225C4">
              <w:rPr>
                <w:vertAlign w:val="subscript"/>
              </w:rPr>
              <w:t>2</w:t>
            </w:r>
            <w:r w:rsidRPr="003225C4">
              <w:t xml:space="preserve"> score</w:t>
            </w:r>
          </w:p>
        </w:tc>
        <w:tc>
          <w:tcPr>
            <w:tcW w:w="4299" w:type="dxa"/>
          </w:tcPr>
          <w:p w:rsidR="00E5262E" w:rsidRPr="003225C4" w:rsidRDefault="00E5262E" w:rsidP="00920A0B">
            <w:pPr>
              <w:jc w:val="left"/>
            </w:pPr>
            <w:r w:rsidRPr="003225C4">
              <w:t>Simulated from Lognormal distribution</w:t>
            </w:r>
          </w:p>
        </w:tc>
        <w:tc>
          <w:tcPr>
            <w:tcW w:w="3969" w:type="dxa"/>
          </w:tcPr>
          <w:p w:rsidR="00E5262E" w:rsidRPr="000A6E69" w:rsidRDefault="00E5262E" w:rsidP="00920A0B">
            <w:proofErr w:type="spellStart"/>
            <w:r w:rsidRPr="000A6E69">
              <w:t>Friberg</w:t>
            </w:r>
            <w:proofErr w:type="spellEnd"/>
            <w:r w:rsidRPr="000A6E69">
              <w:t xml:space="preserve"> 2012</w:t>
            </w:r>
            <w:r w:rsidR="00DE0591" w:rsidRPr="000A6E69">
              <w:fldChar w:fldCharType="begin" w:fldLock="1"/>
            </w:r>
            <w:r w:rsidR="009606A0" w:rsidRPr="000A6E69">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DE0591" w:rsidRPr="000A6E69">
              <w:fldChar w:fldCharType="separate"/>
            </w:r>
            <w:r w:rsidR="009606A0" w:rsidRPr="000A6E69">
              <w:rPr>
                <w:noProof/>
              </w:rPr>
              <w:t>(20)</w:t>
            </w:r>
            <w:r w:rsidR="00DE0591" w:rsidRPr="000A6E69">
              <w:fldChar w:fldCharType="end"/>
            </w:r>
          </w:p>
        </w:tc>
      </w:tr>
      <w:tr w:rsidR="003225C4" w:rsidRPr="003225C4" w:rsidTr="003225C4">
        <w:trPr>
          <w:divId w:val="1548566716"/>
          <w:trHeight w:val="287"/>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 xml:space="preserve">Annual stroke risk in those with LA ABN </w:t>
            </w:r>
          </w:p>
        </w:tc>
        <w:tc>
          <w:tcPr>
            <w:tcW w:w="4299" w:type="dxa"/>
          </w:tcPr>
          <w:p w:rsidR="00E5262E" w:rsidRPr="003225C4" w:rsidRDefault="00E5262E" w:rsidP="00920A0B">
            <w:pPr>
              <w:jc w:val="left"/>
            </w:pPr>
            <w:r w:rsidRPr="003225C4">
              <w:t>Simulated from Lognormal distribution</w:t>
            </w:r>
          </w:p>
        </w:tc>
        <w:tc>
          <w:tcPr>
            <w:tcW w:w="3969" w:type="dxa"/>
          </w:tcPr>
          <w:p w:rsidR="00E5262E" w:rsidRPr="003225C4" w:rsidRDefault="00E5262E" w:rsidP="003225C4">
            <w:r w:rsidRPr="003225C4">
              <w:t xml:space="preserve">Connolly et al 2009 </w:t>
            </w:r>
            <w:r w:rsidR="00DE0591" w:rsidRPr="003225C4">
              <w:fldChar w:fldCharType="begin" w:fldLock="1"/>
            </w:r>
            <w:r w:rsidR="009606A0">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DE0591" w:rsidRPr="003225C4">
              <w:fldChar w:fldCharType="separate"/>
            </w:r>
            <w:r w:rsidR="009606A0" w:rsidRPr="009606A0">
              <w:rPr>
                <w:noProof/>
              </w:rPr>
              <w:t>(21)</w:t>
            </w:r>
            <w:r w:rsidR="00DE0591" w:rsidRPr="003225C4">
              <w:fldChar w:fldCharType="end"/>
            </w:r>
          </w:p>
        </w:tc>
      </w:tr>
      <w:tr w:rsidR="003225C4" w:rsidRPr="003225C4" w:rsidTr="003225C4">
        <w:trPr>
          <w:divId w:val="1548566716"/>
          <w:trHeight w:val="1317"/>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 xml:space="preserve">Relative risk (RR) of stroke in patients receiving </w:t>
            </w:r>
            <w:proofErr w:type="spellStart"/>
            <w:r w:rsidRPr="003225C4">
              <w:t>dabigatran</w:t>
            </w:r>
            <w:proofErr w:type="spellEnd"/>
          </w:p>
        </w:tc>
        <w:tc>
          <w:tcPr>
            <w:tcW w:w="4299" w:type="dxa"/>
          </w:tcPr>
          <w:p w:rsidR="00E5262E" w:rsidRPr="003225C4" w:rsidRDefault="00E5262E" w:rsidP="00920A0B">
            <w:pPr>
              <w:jc w:val="left"/>
            </w:pPr>
            <w:r w:rsidRPr="003225C4">
              <w:t>Indirect comparison simulation approach</w:t>
            </w:r>
          </w:p>
        </w:tc>
        <w:tc>
          <w:tcPr>
            <w:tcW w:w="3969" w:type="dxa"/>
          </w:tcPr>
          <w:p w:rsidR="00E5262E" w:rsidRPr="003225C4" w:rsidRDefault="00E5262E" w:rsidP="00920A0B">
            <w:r w:rsidRPr="003225C4">
              <w:t xml:space="preserve">Lip et al 2006 for RR of warfarin compared with placebo </w:t>
            </w:r>
            <w:r w:rsidR="00DE0591" w:rsidRPr="003225C4">
              <w:fldChar w:fldCharType="begin" w:fldLock="1"/>
            </w:r>
            <w:r w:rsidR="009606A0">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DE0591" w:rsidRPr="003225C4">
              <w:fldChar w:fldCharType="separate"/>
            </w:r>
            <w:r w:rsidR="009606A0" w:rsidRPr="009606A0">
              <w:rPr>
                <w:noProof/>
              </w:rPr>
              <w:t>(22)</w:t>
            </w:r>
            <w:r w:rsidR="00DE0591" w:rsidRPr="003225C4">
              <w:fldChar w:fldCharType="end"/>
            </w:r>
          </w:p>
          <w:p w:rsidR="00E5262E" w:rsidRPr="003225C4" w:rsidRDefault="00E5262E" w:rsidP="003225C4">
            <w:proofErr w:type="spellStart"/>
            <w:r w:rsidRPr="003225C4">
              <w:t>Eikelboom</w:t>
            </w:r>
            <w:proofErr w:type="spellEnd"/>
            <w:r w:rsidRPr="003225C4">
              <w:t xml:space="preserve"> et al 2011 for RR of </w:t>
            </w:r>
            <w:proofErr w:type="spellStart"/>
            <w:r w:rsidRPr="003225C4">
              <w:t>dabigatran</w:t>
            </w:r>
            <w:proofErr w:type="spellEnd"/>
            <w:r w:rsidRPr="003225C4">
              <w:t xml:space="preserve"> compared with </w:t>
            </w:r>
            <w:proofErr w:type="spellStart"/>
            <w:r w:rsidRPr="003225C4">
              <w:t>warfarin</w:t>
            </w:r>
            <w:proofErr w:type="spellEnd"/>
            <w:r w:rsidR="00DE0591" w:rsidRPr="003225C4">
              <w:fldChar w:fldCharType="begin" w:fldLock="1"/>
            </w:r>
            <w:r w:rsidR="009606A0">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DE0591" w:rsidRPr="003225C4">
              <w:fldChar w:fldCharType="separate"/>
            </w:r>
            <w:r w:rsidR="00C918EC" w:rsidRPr="00C918EC">
              <w:rPr>
                <w:noProof/>
              </w:rPr>
              <w:t>(11)</w:t>
            </w:r>
            <w:r w:rsidR="00DE0591" w:rsidRPr="003225C4">
              <w:fldChar w:fldCharType="end"/>
            </w:r>
          </w:p>
        </w:tc>
      </w:tr>
      <w:tr w:rsidR="003225C4" w:rsidRPr="003225C4" w:rsidTr="003225C4">
        <w:trPr>
          <w:divId w:val="1548566716"/>
          <w:trHeight w:val="710"/>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 xml:space="preserve">Annual major bleeding risk for patients receiving </w:t>
            </w:r>
            <w:proofErr w:type="spellStart"/>
            <w:r w:rsidRPr="003225C4">
              <w:t>dabigatran</w:t>
            </w:r>
            <w:proofErr w:type="spellEnd"/>
          </w:p>
        </w:tc>
        <w:tc>
          <w:tcPr>
            <w:tcW w:w="4299" w:type="dxa"/>
          </w:tcPr>
          <w:p w:rsidR="00E5262E" w:rsidRPr="003225C4" w:rsidRDefault="00E5262E" w:rsidP="00920A0B">
            <w:pPr>
              <w:jc w:val="left"/>
            </w:pPr>
            <w:proofErr w:type="spellStart"/>
            <w:r w:rsidRPr="003225C4">
              <w:t>Statified</w:t>
            </w:r>
            <w:proofErr w:type="spellEnd"/>
            <w:r w:rsidRPr="003225C4">
              <w:t xml:space="preserve"> by age. Credible interval calculated using simulation approach</w:t>
            </w:r>
          </w:p>
        </w:tc>
        <w:tc>
          <w:tcPr>
            <w:tcW w:w="3969" w:type="dxa"/>
          </w:tcPr>
          <w:p w:rsidR="00E5262E" w:rsidRPr="003225C4" w:rsidRDefault="00E5262E" w:rsidP="003225C4">
            <w:proofErr w:type="spellStart"/>
            <w:r w:rsidRPr="003225C4">
              <w:t>Eikelboom</w:t>
            </w:r>
            <w:proofErr w:type="spellEnd"/>
            <w:r w:rsidRPr="003225C4">
              <w:t xml:space="preserve"> et al 2011</w:t>
            </w:r>
            <w:r w:rsidR="003225C4" w:rsidRPr="003225C4">
              <w:t xml:space="preserve"> </w:t>
            </w:r>
            <w:r w:rsidR="00DE0591" w:rsidRPr="003225C4">
              <w:fldChar w:fldCharType="begin" w:fldLock="1"/>
            </w:r>
            <w:r w:rsidR="009606A0">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DE0591" w:rsidRPr="003225C4">
              <w:fldChar w:fldCharType="separate"/>
            </w:r>
            <w:r w:rsidR="00C918EC" w:rsidRPr="00C918EC">
              <w:rPr>
                <w:noProof/>
              </w:rPr>
              <w:t>(11)</w:t>
            </w:r>
            <w:r w:rsidR="00DE0591" w:rsidRPr="003225C4">
              <w:fldChar w:fldCharType="end"/>
            </w:r>
          </w:p>
        </w:tc>
      </w:tr>
      <w:tr w:rsidR="003225C4" w:rsidRPr="003225C4" w:rsidTr="003225C4">
        <w:trPr>
          <w:divId w:val="1548566716"/>
          <w:trHeight w:val="679"/>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Outcome following stroke</w:t>
            </w:r>
          </w:p>
        </w:tc>
        <w:tc>
          <w:tcPr>
            <w:tcW w:w="4299" w:type="dxa"/>
          </w:tcPr>
          <w:p w:rsidR="00E5262E" w:rsidRPr="003225C4" w:rsidRDefault="00E5262E" w:rsidP="00920A0B">
            <w:pPr>
              <w:jc w:val="left"/>
            </w:pPr>
            <w:r w:rsidRPr="003225C4">
              <w:t>Simulatio</w:t>
            </w:r>
            <w:bookmarkStart w:id="10" w:name="_GoBack"/>
            <w:bookmarkEnd w:id="10"/>
            <w:r w:rsidRPr="003225C4">
              <w:t>n &amp; mapping based approach</w:t>
            </w:r>
          </w:p>
        </w:tc>
        <w:tc>
          <w:tcPr>
            <w:tcW w:w="3969" w:type="dxa"/>
          </w:tcPr>
          <w:p w:rsidR="00E5262E" w:rsidRPr="003225C4" w:rsidRDefault="00E5262E" w:rsidP="003225C4">
            <w:r w:rsidRPr="003225C4">
              <w:t xml:space="preserve">Method described in report using results published in </w:t>
            </w:r>
            <w:proofErr w:type="spellStart"/>
            <w:r w:rsidRPr="003225C4">
              <w:t>Rivero</w:t>
            </w:r>
            <w:proofErr w:type="spellEnd"/>
            <w:r w:rsidRPr="003225C4">
              <w:t xml:space="preserve">-Arias et al 2010 </w:t>
            </w:r>
            <w:r w:rsidR="00DE0591" w:rsidRPr="003225C4">
              <w:fldChar w:fldCharType="begin" w:fldLock="1"/>
            </w:r>
            <w:r w:rsidR="009606A0">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DE0591" w:rsidRPr="003225C4">
              <w:fldChar w:fldCharType="separate"/>
            </w:r>
            <w:r w:rsidR="009606A0" w:rsidRPr="009606A0">
              <w:rPr>
                <w:noProof/>
              </w:rPr>
              <w:t>(23)</w:t>
            </w:r>
            <w:r w:rsidR="00DE0591" w:rsidRPr="003225C4">
              <w:fldChar w:fldCharType="end"/>
            </w:r>
            <w:r w:rsidRPr="003225C4">
              <w:t xml:space="preserve"> </w:t>
            </w:r>
          </w:p>
        </w:tc>
      </w:tr>
      <w:tr w:rsidR="003225C4" w:rsidRPr="003225C4" w:rsidTr="003225C4">
        <w:trPr>
          <w:divId w:val="1548566716"/>
          <w:trHeight w:val="109"/>
        </w:trPr>
        <w:tc>
          <w:tcPr>
            <w:tcW w:w="1951" w:type="dxa"/>
            <w:vMerge/>
          </w:tcPr>
          <w:p w:rsidR="00E5262E" w:rsidRPr="003225C4" w:rsidRDefault="00E5262E" w:rsidP="00920A0B">
            <w:pPr>
              <w:rPr>
                <w:b/>
              </w:rPr>
            </w:pPr>
          </w:p>
        </w:tc>
        <w:tc>
          <w:tcPr>
            <w:tcW w:w="3497" w:type="dxa"/>
          </w:tcPr>
          <w:p w:rsidR="00E5262E" w:rsidRPr="003225C4" w:rsidRDefault="00E5262E" w:rsidP="00920A0B">
            <w:r w:rsidRPr="003225C4">
              <w:t>Outcome following a major bleeding event</w:t>
            </w:r>
          </w:p>
        </w:tc>
        <w:tc>
          <w:tcPr>
            <w:tcW w:w="4299" w:type="dxa"/>
          </w:tcPr>
          <w:p w:rsidR="00E5262E" w:rsidRPr="003225C4" w:rsidRDefault="00E5262E" w:rsidP="00920A0B">
            <w:pPr>
              <w:jc w:val="left"/>
            </w:pPr>
            <w:r w:rsidRPr="003225C4">
              <w:t>Previous estimates</w:t>
            </w:r>
          </w:p>
        </w:tc>
        <w:tc>
          <w:tcPr>
            <w:tcW w:w="3969" w:type="dxa"/>
          </w:tcPr>
          <w:p w:rsidR="00E5262E" w:rsidRPr="003225C4" w:rsidRDefault="00E5262E" w:rsidP="00920A0B">
            <w:r w:rsidRPr="003225C4">
              <w:t xml:space="preserve"> Simpson et al 2010 </w:t>
            </w:r>
            <w:r w:rsidR="00DE0591" w:rsidRPr="003225C4">
              <w:fldChar w:fldCharType="begin" w:fldLock="1"/>
            </w:r>
            <w:r w:rsidR="009606A0">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DE0591" w:rsidRPr="003225C4">
              <w:fldChar w:fldCharType="separate"/>
            </w:r>
            <w:r w:rsidR="009606A0" w:rsidRPr="009606A0">
              <w:rPr>
                <w:noProof/>
              </w:rPr>
              <w:t>(24)</w:t>
            </w:r>
            <w:r w:rsidR="00DE0591" w:rsidRPr="003225C4">
              <w:fldChar w:fldCharType="end"/>
            </w:r>
          </w:p>
        </w:tc>
      </w:tr>
      <w:tr w:rsidR="003225C4" w:rsidRPr="003225C4" w:rsidTr="003225C4">
        <w:trPr>
          <w:divId w:val="1548566716"/>
          <w:trHeight w:val="612"/>
        </w:trPr>
        <w:tc>
          <w:tcPr>
            <w:tcW w:w="1951" w:type="dxa"/>
            <w:vMerge w:val="restart"/>
          </w:tcPr>
          <w:p w:rsidR="00E5262E" w:rsidRPr="003225C4" w:rsidRDefault="00E5262E" w:rsidP="00920A0B">
            <w:pPr>
              <w:rPr>
                <w:b/>
              </w:rPr>
            </w:pPr>
            <w:r w:rsidRPr="003225C4">
              <w:rPr>
                <w:b/>
              </w:rPr>
              <w:t>Utilities</w:t>
            </w:r>
          </w:p>
        </w:tc>
        <w:tc>
          <w:tcPr>
            <w:tcW w:w="3497" w:type="dxa"/>
          </w:tcPr>
          <w:p w:rsidR="00E5262E" w:rsidRPr="003225C4" w:rsidRDefault="00E5262E" w:rsidP="00920A0B">
            <w:r w:rsidRPr="003225C4">
              <w:t>Baseline utilities by age and gender</w:t>
            </w:r>
          </w:p>
        </w:tc>
        <w:tc>
          <w:tcPr>
            <w:tcW w:w="4299" w:type="dxa"/>
          </w:tcPr>
          <w:p w:rsidR="00E5262E" w:rsidRPr="003225C4" w:rsidRDefault="00E5262E" w:rsidP="00920A0B">
            <w:r w:rsidRPr="003225C4">
              <w:t>Regression based approach</w:t>
            </w:r>
          </w:p>
        </w:tc>
        <w:tc>
          <w:tcPr>
            <w:tcW w:w="3969" w:type="dxa"/>
          </w:tcPr>
          <w:p w:rsidR="00E5262E" w:rsidRPr="003225C4" w:rsidRDefault="00E5262E" w:rsidP="00920A0B">
            <w:proofErr w:type="spellStart"/>
            <w:r w:rsidRPr="003225C4">
              <w:t>Ara</w:t>
            </w:r>
            <w:proofErr w:type="spellEnd"/>
            <w:r w:rsidRPr="003225C4">
              <w:t xml:space="preserve"> et al 2010 </w:t>
            </w:r>
            <w:r w:rsidR="00DE0591" w:rsidRPr="003225C4">
              <w:fldChar w:fldCharType="begin" w:fldLock="1"/>
            </w:r>
            <w:r w:rsidR="009606A0">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DE0591" w:rsidRPr="003225C4">
              <w:fldChar w:fldCharType="separate"/>
            </w:r>
            <w:r w:rsidR="009606A0" w:rsidRPr="009606A0">
              <w:rPr>
                <w:noProof/>
              </w:rPr>
              <w:t>(25)</w:t>
            </w:r>
            <w:r w:rsidR="00DE0591" w:rsidRPr="003225C4">
              <w:fldChar w:fldCharType="end"/>
            </w:r>
          </w:p>
          <w:p w:rsidR="00E5262E" w:rsidRPr="003225C4" w:rsidRDefault="00E5262E" w:rsidP="00920A0B"/>
        </w:tc>
      </w:tr>
      <w:tr w:rsidR="003225C4" w:rsidRPr="003225C4" w:rsidTr="003225C4">
        <w:trPr>
          <w:divId w:val="1548566716"/>
          <w:trHeight w:val="122"/>
        </w:trPr>
        <w:tc>
          <w:tcPr>
            <w:tcW w:w="1951" w:type="dxa"/>
            <w:vMerge/>
          </w:tcPr>
          <w:p w:rsidR="00E5262E" w:rsidRPr="003225C4" w:rsidRDefault="00E5262E" w:rsidP="00920A0B"/>
        </w:tc>
        <w:tc>
          <w:tcPr>
            <w:tcW w:w="3497" w:type="dxa"/>
          </w:tcPr>
          <w:p w:rsidR="00E5262E" w:rsidRPr="003225C4" w:rsidRDefault="00E5262E" w:rsidP="00920A0B">
            <w:r w:rsidRPr="003225C4">
              <w:t>Utility multiplier following stroke, utility multiplier following major non-fatal intracranial bleed</w:t>
            </w:r>
          </w:p>
        </w:tc>
        <w:tc>
          <w:tcPr>
            <w:tcW w:w="4299" w:type="dxa"/>
          </w:tcPr>
          <w:p w:rsidR="00E5262E" w:rsidRPr="003225C4" w:rsidRDefault="00E5262E" w:rsidP="00920A0B">
            <w:pPr>
              <w:jc w:val="left"/>
            </w:pPr>
            <w:r w:rsidRPr="003225C4">
              <w:t>Simulation &amp; mapping based approach</w:t>
            </w:r>
          </w:p>
        </w:tc>
        <w:tc>
          <w:tcPr>
            <w:tcW w:w="3969" w:type="dxa"/>
          </w:tcPr>
          <w:p w:rsidR="00E5262E" w:rsidRPr="003225C4" w:rsidRDefault="00E5262E" w:rsidP="00920A0B">
            <w:r w:rsidRPr="003225C4">
              <w:t xml:space="preserve">Method described in report results published in </w:t>
            </w:r>
          </w:p>
          <w:p w:rsidR="00E5262E" w:rsidRPr="003225C4" w:rsidRDefault="00E5262E" w:rsidP="00920A0B">
            <w:proofErr w:type="spellStart"/>
            <w:r w:rsidRPr="003225C4">
              <w:t>Rivero</w:t>
            </w:r>
            <w:proofErr w:type="spellEnd"/>
            <w:r w:rsidRPr="003225C4">
              <w:t xml:space="preserve">-Arias et al 2010 </w:t>
            </w:r>
            <w:r w:rsidR="00DE0591" w:rsidRPr="003225C4">
              <w:fldChar w:fldCharType="begin" w:fldLock="1"/>
            </w:r>
            <w:r w:rsidR="009606A0">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DE0591" w:rsidRPr="003225C4">
              <w:fldChar w:fldCharType="separate"/>
            </w:r>
            <w:r w:rsidR="009606A0" w:rsidRPr="009606A0">
              <w:rPr>
                <w:noProof/>
              </w:rPr>
              <w:t>(23)</w:t>
            </w:r>
            <w:r w:rsidR="00DE0591" w:rsidRPr="003225C4">
              <w:fldChar w:fldCharType="end"/>
            </w:r>
          </w:p>
        </w:tc>
      </w:tr>
      <w:tr w:rsidR="003225C4" w:rsidRPr="003225C4" w:rsidTr="003225C4">
        <w:trPr>
          <w:divId w:val="1548566716"/>
          <w:trHeight w:val="304"/>
        </w:trPr>
        <w:tc>
          <w:tcPr>
            <w:tcW w:w="1951" w:type="dxa"/>
            <w:vMerge w:val="restart"/>
          </w:tcPr>
          <w:p w:rsidR="00E5262E" w:rsidRPr="003225C4" w:rsidRDefault="00E5262E" w:rsidP="00920A0B">
            <w:pPr>
              <w:rPr>
                <w:b/>
              </w:rPr>
            </w:pPr>
            <w:r w:rsidRPr="003225C4">
              <w:rPr>
                <w:b/>
              </w:rPr>
              <w:t>Costs</w:t>
            </w:r>
          </w:p>
        </w:tc>
        <w:tc>
          <w:tcPr>
            <w:tcW w:w="3497" w:type="dxa"/>
          </w:tcPr>
          <w:p w:rsidR="00E5262E" w:rsidRPr="003225C4" w:rsidRDefault="00E5262E" w:rsidP="00920A0B">
            <w:r w:rsidRPr="003225C4">
              <w:t xml:space="preserve">Annual cost of </w:t>
            </w:r>
            <w:proofErr w:type="spellStart"/>
            <w:r w:rsidRPr="003225C4">
              <w:t>dabigatran</w:t>
            </w:r>
            <w:proofErr w:type="spellEnd"/>
          </w:p>
        </w:tc>
        <w:tc>
          <w:tcPr>
            <w:tcW w:w="4299" w:type="dxa"/>
          </w:tcPr>
          <w:p w:rsidR="00E5262E" w:rsidRPr="003225C4" w:rsidRDefault="00E5262E" w:rsidP="00920A0B">
            <w:r w:rsidRPr="003225C4">
              <w:t>£821.25</w:t>
            </w:r>
          </w:p>
        </w:tc>
        <w:tc>
          <w:tcPr>
            <w:tcW w:w="3969" w:type="dxa"/>
          </w:tcPr>
          <w:p w:rsidR="00E5262E" w:rsidRPr="003225C4" w:rsidRDefault="00E5262E" w:rsidP="003225C4">
            <w:r w:rsidRPr="003225C4">
              <w:t xml:space="preserve">NICE FAD, 2011   </w:t>
            </w:r>
            <w:r w:rsidR="00DE0591" w:rsidRPr="003225C4">
              <w:fldChar w:fldCharType="begin" w:fldLock="1"/>
            </w:r>
            <w:r w:rsidR="009606A0">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DE0591" w:rsidRPr="003225C4">
              <w:fldChar w:fldCharType="separate"/>
            </w:r>
            <w:r w:rsidR="009606A0" w:rsidRPr="009606A0">
              <w:rPr>
                <w:noProof/>
              </w:rPr>
              <w:t>(26)</w:t>
            </w:r>
            <w:r w:rsidR="00DE0591" w:rsidRPr="003225C4">
              <w:fldChar w:fldCharType="end"/>
            </w:r>
          </w:p>
        </w:tc>
      </w:tr>
      <w:tr w:rsidR="003225C4" w:rsidRPr="003225C4" w:rsidTr="003225C4">
        <w:trPr>
          <w:divId w:val="1548566716"/>
          <w:trHeight w:val="231"/>
        </w:trPr>
        <w:tc>
          <w:tcPr>
            <w:tcW w:w="1951" w:type="dxa"/>
            <w:vMerge/>
          </w:tcPr>
          <w:p w:rsidR="00E5262E" w:rsidRPr="003225C4" w:rsidRDefault="00E5262E" w:rsidP="00920A0B"/>
        </w:tc>
        <w:tc>
          <w:tcPr>
            <w:tcW w:w="3497" w:type="dxa"/>
          </w:tcPr>
          <w:p w:rsidR="00E5262E" w:rsidRPr="003225C4" w:rsidRDefault="00E5262E" w:rsidP="00920A0B">
            <w:r w:rsidRPr="003225C4">
              <w:t>Cost of TTE</w:t>
            </w:r>
          </w:p>
        </w:tc>
        <w:tc>
          <w:tcPr>
            <w:tcW w:w="4299" w:type="dxa"/>
          </w:tcPr>
          <w:p w:rsidR="00E5262E" w:rsidRPr="003225C4" w:rsidRDefault="00E5262E" w:rsidP="00920A0B">
            <w:r w:rsidRPr="003225C4">
              <w:t>£66</w:t>
            </w:r>
          </w:p>
        </w:tc>
        <w:tc>
          <w:tcPr>
            <w:tcW w:w="3969" w:type="dxa"/>
          </w:tcPr>
          <w:p w:rsidR="00E5262E" w:rsidRPr="003225C4" w:rsidRDefault="00E5262E" w:rsidP="003225C4">
            <w:r w:rsidRPr="003225C4">
              <w:t xml:space="preserve">NHS Reference Costs </w:t>
            </w:r>
          </w:p>
        </w:tc>
      </w:tr>
      <w:tr w:rsidR="003225C4" w:rsidRPr="003225C4" w:rsidTr="003225C4">
        <w:trPr>
          <w:divId w:val="1548566716"/>
          <w:trHeight w:val="399"/>
        </w:trPr>
        <w:tc>
          <w:tcPr>
            <w:tcW w:w="1951" w:type="dxa"/>
            <w:vMerge/>
          </w:tcPr>
          <w:p w:rsidR="00E5262E" w:rsidRPr="003225C4" w:rsidRDefault="00E5262E" w:rsidP="00920A0B"/>
        </w:tc>
        <w:tc>
          <w:tcPr>
            <w:tcW w:w="3497" w:type="dxa"/>
          </w:tcPr>
          <w:p w:rsidR="00E5262E" w:rsidRPr="003225C4" w:rsidRDefault="00E5262E" w:rsidP="00920A0B">
            <w:r w:rsidRPr="003225C4">
              <w:t>Cost of death due to stroke</w:t>
            </w:r>
          </w:p>
        </w:tc>
        <w:tc>
          <w:tcPr>
            <w:tcW w:w="4299" w:type="dxa"/>
          </w:tcPr>
          <w:p w:rsidR="00E5262E" w:rsidRPr="003225C4" w:rsidRDefault="00E5262E" w:rsidP="00920A0B">
            <w:r w:rsidRPr="003225C4">
              <w:t xml:space="preserve">£7,019 (95% </w:t>
            </w:r>
            <w:proofErr w:type="spellStart"/>
            <w:r w:rsidRPr="003225C4">
              <w:t>CrI</w:t>
            </w:r>
            <w:proofErr w:type="spellEnd"/>
            <w:r w:rsidRPr="003225C4">
              <w:t xml:space="preserve"> £6,975 to £7,064)</w:t>
            </w:r>
          </w:p>
        </w:tc>
        <w:tc>
          <w:tcPr>
            <w:tcW w:w="3969" w:type="dxa"/>
          </w:tcPr>
          <w:p w:rsidR="00E5262E" w:rsidRPr="003225C4" w:rsidRDefault="00E5262E" w:rsidP="003225C4">
            <w:proofErr w:type="spellStart"/>
            <w:r w:rsidRPr="003225C4">
              <w:t>Sandercock</w:t>
            </w:r>
            <w:proofErr w:type="spellEnd"/>
            <w:r w:rsidRPr="003225C4">
              <w:t xml:space="preserve"> et al 2002 </w:t>
            </w:r>
            <w:r w:rsidR="00DE0591" w:rsidRPr="003225C4">
              <w:fldChar w:fldCharType="begin" w:fldLock="1"/>
            </w:r>
            <w:r w:rsidR="009606A0">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DE0591" w:rsidRPr="003225C4">
              <w:fldChar w:fldCharType="separate"/>
            </w:r>
            <w:r w:rsidR="009606A0" w:rsidRPr="009606A0">
              <w:rPr>
                <w:noProof/>
              </w:rPr>
              <w:t>(27)</w:t>
            </w:r>
            <w:r w:rsidR="00DE0591" w:rsidRPr="003225C4">
              <w:fldChar w:fldCharType="end"/>
            </w:r>
          </w:p>
        </w:tc>
      </w:tr>
      <w:tr w:rsidR="003225C4" w:rsidRPr="003225C4" w:rsidTr="003225C4">
        <w:trPr>
          <w:divId w:val="1548566716"/>
          <w:trHeight w:val="1128"/>
        </w:trPr>
        <w:tc>
          <w:tcPr>
            <w:tcW w:w="1951" w:type="dxa"/>
            <w:vMerge/>
          </w:tcPr>
          <w:p w:rsidR="00E5262E" w:rsidRPr="003225C4" w:rsidRDefault="00E5262E" w:rsidP="00920A0B"/>
        </w:tc>
        <w:tc>
          <w:tcPr>
            <w:tcW w:w="3497" w:type="dxa"/>
          </w:tcPr>
          <w:p w:rsidR="00E5262E" w:rsidRPr="003225C4" w:rsidRDefault="00E5262E" w:rsidP="00920A0B">
            <w:r w:rsidRPr="003225C4">
              <w:t>Costs in stroke survivors</w:t>
            </w:r>
          </w:p>
        </w:tc>
        <w:tc>
          <w:tcPr>
            <w:tcW w:w="4299" w:type="dxa"/>
          </w:tcPr>
          <w:p w:rsidR="00E5262E" w:rsidRPr="003225C4" w:rsidRDefault="00E5262E" w:rsidP="00920A0B">
            <w:r w:rsidRPr="003225C4">
              <w:t>Various. Differing according to dependent and independent states. Subdivided into ongoing and continuing costs</w:t>
            </w:r>
          </w:p>
        </w:tc>
        <w:tc>
          <w:tcPr>
            <w:tcW w:w="3969" w:type="dxa"/>
          </w:tcPr>
          <w:p w:rsidR="00E5262E" w:rsidRPr="003225C4" w:rsidRDefault="00E5262E" w:rsidP="00920A0B">
            <w:r w:rsidRPr="003225C4">
              <w:t xml:space="preserve">NHS Reference Costs </w:t>
            </w:r>
            <w:r w:rsidR="00DE0591" w:rsidRPr="003225C4">
              <w:fldChar w:fldCharType="begin" w:fldLock="1"/>
            </w:r>
            <w:r w:rsidR="009606A0">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8)" }, "properties" : { "noteIndex" : 0 }, "schema" : "https://github.com/citation-style-language/schema/raw/master/csl-citation.json" }</w:instrText>
            </w:r>
            <w:r w:rsidR="00DE0591" w:rsidRPr="003225C4">
              <w:fldChar w:fldCharType="separate"/>
            </w:r>
            <w:r w:rsidR="009606A0" w:rsidRPr="009606A0">
              <w:rPr>
                <w:noProof/>
              </w:rPr>
              <w:t>(18)</w:t>
            </w:r>
            <w:r w:rsidR="00DE0591" w:rsidRPr="003225C4">
              <w:fldChar w:fldCharType="end"/>
            </w:r>
          </w:p>
          <w:p w:rsidR="00E5262E" w:rsidRPr="003225C4" w:rsidRDefault="00E5262E" w:rsidP="00920A0B">
            <w:r w:rsidRPr="003225C4">
              <w:t xml:space="preserve">NHS Stroke Strategy Impact Assessment  </w:t>
            </w:r>
            <w:r w:rsidR="00DE0591" w:rsidRPr="003225C4">
              <w:fldChar w:fldCharType="begin" w:fldLock="1"/>
            </w:r>
            <w:r w:rsidR="009606A0">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8)" }, "properties" : { "noteIndex" : 0 }, "schema" : "https://github.com/citation-style-language/schema/raw/master/csl-citation.json" }</w:instrText>
            </w:r>
            <w:r w:rsidR="00DE0591" w:rsidRPr="003225C4">
              <w:fldChar w:fldCharType="separate"/>
            </w:r>
            <w:r w:rsidR="009606A0" w:rsidRPr="009606A0">
              <w:rPr>
                <w:noProof/>
              </w:rPr>
              <w:t>(28)</w:t>
            </w:r>
            <w:r w:rsidR="00DE0591" w:rsidRPr="003225C4">
              <w:fldChar w:fldCharType="end"/>
            </w:r>
          </w:p>
          <w:p w:rsidR="00E5262E" w:rsidRPr="003225C4" w:rsidRDefault="00E5262E" w:rsidP="003225C4">
            <w:r w:rsidRPr="003225C4">
              <w:t xml:space="preserve">Unit Costs of Health and Social Care 2010 </w:t>
            </w:r>
            <w:r w:rsidR="00DE0591" w:rsidRPr="003225C4">
              <w:fldChar w:fldCharType="begin" w:fldLock="1"/>
            </w:r>
            <w:r w:rsidR="009606A0">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29)" }, "properties" : { "noteIndex" : 0 }, "schema" : "https://github.com/citation-style-language/schema/raw/master/csl-citation.json" }</w:instrText>
            </w:r>
            <w:r w:rsidR="00DE0591" w:rsidRPr="003225C4">
              <w:fldChar w:fldCharType="separate"/>
            </w:r>
            <w:r w:rsidR="009606A0" w:rsidRPr="009606A0">
              <w:rPr>
                <w:noProof/>
              </w:rPr>
              <w:t>(29)</w:t>
            </w:r>
            <w:r w:rsidR="00DE0591" w:rsidRPr="003225C4">
              <w:fldChar w:fldCharType="end"/>
            </w:r>
          </w:p>
        </w:tc>
      </w:tr>
      <w:tr w:rsidR="003225C4" w:rsidRPr="003225C4" w:rsidTr="003225C4">
        <w:trPr>
          <w:divId w:val="1548566716"/>
          <w:trHeight w:val="231"/>
        </w:trPr>
        <w:tc>
          <w:tcPr>
            <w:tcW w:w="1951" w:type="dxa"/>
            <w:vMerge/>
          </w:tcPr>
          <w:p w:rsidR="00E5262E" w:rsidRPr="003225C4" w:rsidRDefault="00E5262E" w:rsidP="00920A0B"/>
        </w:tc>
        <w:tc>
          <w:tcPr>
            <w:tcW w:w="3497" w:type="dxa"/>
          </w:tcPr>
          <w:p w:rsidR="00E5262E" w:rsidRPr="003225C4" w:rsidRDefault="00E5262E" w:rsidP="00920A0B">
            <w:r w:rsidRPr="003225C4">
              <w:t>Costs of fatal bleed</w:t>
            </w:r>
          </w:p>
        </w:tc>
        <w:tc>
          <w:tcPr>
            <w:tcW w:w="8268" w:type="dxa"/>
            <w:gridSpan w:val="2"/>
          </w:tcPr>
          <w:p w:rsidR="00E5262E" w:rsidRPr="003225C4" w:rsidRDefault="00E5262E" w:rsidP="00920A0B">
            <w:r w:rsidRPr="003225C4">
              <w:t>Assumed identical to costs of death due to stroke</w:t>
            </w:r>
          </w:p>
        </w:tc>
      </w:tr>
      <w:tr w:rsidR="003225C4" w:rsidRPr="003225C4" w:rsidTr="003225C4">
        <w:trPr>
          <w:divId w:val="1548566716"/>
          <w:trHeight w:val="122"/>
        </w:trPr>
        <w:tc>
          <w:tcPr>
            <w:tcW w:w="1951" w:type="dxa"/>
            <w:vMerge/>
          </w:tcPr>
          <w:p w:rsidR="00E5262E" w:rsidRPr="003225C4" w:rsidRDefault="00E5262E" w:rsidP="00920A0B"/>
        </w:tc>
        <w:tc>
          <w:tcPr>
            <w:tcW w:w="3497" w:type="dxa"/>
          </w:tcPr>
          <w:p w:rsidR="00E5262E" w:rsidRPr="003225C4" w:rsidRDefault="00E5262E" w:rsidP="00920A0B">
            <w:r w:rsidRPr="003225C4">
              <w:t>Costs of nonfatal bleed</w:t>
            </w:r>
          </w:p>
        </w:tc>
        <w:tc>
          <w:tcPr>
            <w:tcW w:w="4299" w:type="dxa"/>
          </w:tcPr>
          <w:p w:rsidR="00E5262E" w:rsidRPr="003225C4" w:rsidRDefault="00E5262E" w:rsidP="00920A0B">
            <w:r w:rsidRPr="003225C4">
              <w:t>Various</w:t>
            </w:r>
          </w:p>
          <w:p w:rsidR="00E5262E" w:rsidRPr="003225C4" w:rsidRDefault="00E5262E" w:rsidP="00920A0B">
            <w:pPr>
              <w:jc w:val="left"/>
            </w:pPr>
            <w:r w:rsidRPr="003225C4">
              <w:t>Depends on whether bleed is gastrointestinal or intracranial. If intracranial, depends on severity of resulting disability</w:t>
            </w:r>
          </w:p>
        </w:tc>
        <w:tc>
          <w:tcPr>
            <w:tcW w:w="3969" w:type="dxa"/>
          </w:tcPr>
          <w:p w:rsidR="00E5262E" w:rsidRPr="003225C4" w:rsidRDefault="00E5262E" w:rsidP="00920A0B">
            <w:pPr>
              <w:keepNext/>
            </w:pPr>
            <w:r w:rsidRPr="003225C4">
              <w:t xml:space="preserve">NHS Reference Costs </w:t>
            </w:r>
            <w:r w:rsidR="00DE0591" w:rsidRPr="003225C4">
              <w:fldChar w:fldCharType="begin" w:fldLock="1"/>
            </w:r>
            <w:r w:rsidR="009606A0">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8)" }, "properties" : { "noteIndex" : 0 }, "schema" : "https://github.com/citation-style-language/schema/raw/master/csl-citation.json" }</w:instrText>
            </w:r>
            <w:r w:rsidR="00DE0591" w:rsidRPr="003225C4">
              <w:fldChar w:fldCharType="separate"/>
            </w:r>
            <w:r w:rsidR="009606A0" w:rsidRPr="009606A0">
              <w:rPr>
                <w:noProof/>
              </w:rPr>
              <w:t>(18)</w:t>
            </w:r>
            <w:r w:rsidR="00DE0591" w:rsidRPr="003225C4">
              <w:fldChar w:fldCharType="end"/>
            </w:r>
          </w:p>
          <w:p w:rsidR="00E5262E" w:rsidRPr="003225C4" w:rsidRDefault="00E5262E" w:rsidP="00920A0B">
            <w:pPr>
              <w:keepNext/>
            </w:pPr>
          </w:p>
        </w:tc>
      </w:tr>
    </w:tbl>
    <w:p w:rsidR="00834F71" w:rsidRPr="003225C4" w:rsidRDefault="00834F71" w:rsidP="00834F71">
      <w:pPr>
        <w:pStyle w:val="Caption"/>
        <w:divId w:val="1548566716"/>
        <w:rPr>
          <w:color w:val="auto"/>
        </w:rPr>
      </w:pPr>
      <w:bookmarkStart w:id="11" w:name="_Ref321401422"/>
      <w:r w:rsidRPr="003225C4">
        <w:rPr>
          <w:color w:val="auto"/>
        </w:rPr>
        <w:t xml:space="preserve">Table </w:t>
      </w:r>
      <w:r w:rsidR="00DE0591" w:rsidRPr="003225C4">
        <w:rPr>
          <w:color w:val="auto"/>
        </w:rPr>
        <w:fldChar w:fldCharType="begin"/>
      </w:r>
      <w:r w:rsidR="00AC692E" w:rsidRPr="003225C4">
        <w:rPr>
          <w:color w:val="auto"/>
        </w:rPr>
        <w:instrText xml:space="preserve"> SEQ Table \* ARABIC </w:instrText>
      </w:r>
      <w:r w:rsidR="00DE0591" w:rsidRPr="003225C4">
        <w:rPr>
          <w:color w:val="auto"/>
        </w:rPr>
        <w:fldChar w:fldCharType="separate"/>
      </w:r>
      <w:r w:rsidR="000C4858" w:rsidRPr="003225C4">
        <w:rPr>
          <w:noProof/>
          <w:color w:val="auto"/>
        </w:rPr>
        <w:t>2</w:t>
      </w:r>
      <w:r w:rsidR="00DE0591" w:rsidRPr="003225C4">
        <w:rPr>
          <w:noProof/>
          <w:color w:val="auto"/>
        </w:rPr>
        <w:fldChar w:fldCharType="end"/>
      </w:r>
      <w:bookmarkEnd w:id="11"/>
      <w:r w:rsidRPr="003225C4">
        <w:rPr>
          <w:color w:val="auto"/>
        </w:rPr>
        <w:t xml:space="preserve"> Parameters used in model</w:t>
      </w:r>
    </w:p>
    <w:p w:rsidR="00E5262E" w:rsidRPr="003225C4" w:rsidRDefault="00E5262E" w:rsidP="00E5262E">
      <w:pPr>
        <w:divId w:val="1548566716"/>
        <w:rPr>
          <w:lang w:val="en-GB"/>
        </w:rPr>
      </w:pPr>
    </w:p>
    <w:p w:rsidR="0055657D" w:rsidRPr="003225C4" w:rsidRDefault="0055657D">
      <w:pPr>
        <w:spacing w:line="276" w:lineRule="auto"/>
        <w:jc w:val="left"/>
        <w:rPr>
          <w:lang w:val="en-GB"/>
        </w:rPr>
      </w:pPr>
      <w:r w:rsidRPr="003225C4">
        <w:rPr>
          <w:lang w:val="en-GB"/>
        </w:rPr>
        <w:br w:type="page"/>
      </w:r>
    </w:p>
    <w:tbl>
      <w:tblPr>
        <w:tblStyle w:val="TableGrid"/>
        <w:tblW w:w="9885" w:type="dxa"/>
        <w:tblLayout w:type="fixed"/>
        <w:tblLook w:val="04A0"/>
      </w:tblPr>
      <w:tblGrid>
        <w:gridCol w:w="301"/>
        <w:gridCol w:w="1506"/>
        <w:gridCol w:w="1134"/>
        <w:gridCol w:w="993"/>
        <w:gridCol w:w="850"/>
        <w:gridCol w:w="851"/>
        <w:gridCol w:w="1274"/>
        <w:gridCol w:w="1417"/>
        <w:gridCol w:w="718"/>
        <w:gridCol w:w="841"/>
      </w:tblGrid>
      <w:tr w:rsidR="0055657D" w:rsidRPr="003225C4" w:rsidTr="0055657D">
        <w:trPr>
          <w:divId w:val="1548566716"/>
        </w:trPr>
        <w:tc>
          <w:tcPr>
            <w:tcW w:w="301" w:type="dxa"/>
            <w:vMerge w:val="restart"/>
            <w:tcBorders>
              <w:top w:val="nil"/>
              <w:left w:val="nil"/>
              <w:right w:val="single" w:sz="4" w:space="0" w:color="auto"/>
            </w:tcBorders>
          </w:tcPr>
          <w:p w:rsidR="0055657D" w:rsidRPr="003225C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3225C4" w:rsidRDefault="0055657D" w:rsidP="00920A0B">
            <w:pPr>
              <w:rPr>
                <w:rFonts w:ascii="Times New Roman" w:eastAsia="Times New Roman" w:hAnsi="Times New Roman"/>
              </w:rPr>
            </w:pPr>
            <w:r w:rsidRPr="003225C4">
              <w:t>Strategy</w:t>
            </w:r>
          </w:p>
        </w:tc>
        <w:tc>
          <w:tcPr>
            <w:tcW w:w="1134" w:type="dxa"/>
            <w:tcBorders>
              <w:top w:val="single" w:sz="4" w:space="0" w:color="auto"/>
              <w:left w:val="single" w:sz="4" w:space="0" w:color="auto"/>
              <w:bottom w:val="single" w:sz="4" w:space="0" w:color="auto"/>
              <w:right w:val="single" w:sz="4" w:space="0" w:color="auto"/>
            </w:tcBorders>
          </w:tcPr>
          <w:p w:rsidR="0055657D" w:rsidRPr="003225C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jc w:val="center"/>
              <w:rPr>
                <w:rFonts w:ascii="Times New Roman" w:eastAsia="Times New Roman" w:hAnsi="Times New Roman"/>
              </w:rPr>
            </w:pPr>
            <w:r w:rsidRPr="003225C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jc w:val="center"/>
              <w:rPr>
                <w:rFonts w:ascii="Times New Roman" w:eastAsia="Times New Roman" w:hAnsi="Times New Roman"/>
              </w:rPr>
            </w:pPr>
            <w:r w:rsidRPr="003225C4">
              <w:t>Average Number of Events</w:t>
            </w:r>
          </w:p>
        </w:tc>
      </w:tr>
      <w:tr w:rsidR="0055657D" w:rsidRPr="003225C4" w:rsidTr="0055657D">
        <w:trPr>
          <w:divId w:val="1548566716"/>
        </w:trPr>
        <w:tc>
          <w:tcPr>
            <w:tcW w:w="301" w:type="dxa"/>
            <w:vMerge/>
            <w:tcBorders>
              <w:left w:val="nil"/>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3225C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r w:rsidRPr="003225C4">
              <w:t>NICH</w:t>
            </w:r>
          </w:p>
        </w:tc>
      </w:tr>
      <w:tr w:rsidR="0055657D" w:rsidRPr="003225C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3225C4" w:rsidRDefault="0055657D" w:rsidP="0055657D">
            <w:pPr>
              <w:ind w:left="29" w:right="113"/>
              <w:rPr>
                <w:rFonts w:ascii="Times New Roman" w:eastAsia="Times New Roman" w:hAnsi="Times New Roman"/>
              </w:rPr>
            </w:pPr>
            <w:r w:rsidRPr="003225C4">
              <w:rPr>
                <w:rFonts w:ascii="Times New Roman" w:eastAsia="Times New Roman" w:hAnsi="Times New Roman"/>
              </w:rPr>
              <w:t>CHADS2</w:t>
            </w:r>
            <w:r w:rsidR="00444C4D" w:rsidRPr="003225C4">
              <w:rPr>
                <w:rFonts w:ascii="Times New Roman" w:eastAsia="Times New Roman" w:hAnsi="Times New Roman"/>
              </w:rPr>
              <w:t xml:space="preserve"> </w:t>
            </w:r>
            <w:r w:rsidRPr="003225C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3225C4" w:rsidRDefault="0055657D" w:rsidP="00920A0B">
            <w:pPr>
              <w:rPr>
                <w:rFonts w:ascii="Times New Roman" w:eastAsia="Times New Roman" w:hAnsi="Times New Roman"/>
              </w:rPr>
            </w:pPr>
            <w:r w:rsidRPr="003225C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075</w:t>
            </w:r>
          </w:p>
        </w:tc>
      </w:tr>
      <w:tr w:rsidR="0055657D" w:rsidRPr="003225C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3225C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3225C4" w:rsidRDefault="0055657D" w:rsidP="00920A0B">
            <w:pPr>
              <w:rPr>
                <w:rFonts w:ascii="Times New Roman" w:eastAsia="Times New Roman" w:hAnsi="Times New Roman"/>
              </w:rPr>
            </w:pPr>
            <w:r w:rsidRPr="003225C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3225C4" w:rsidRDefault="0055657D" w:rsidP="00920A0B">
            <w:pPr>
              <w:jc w:val="right"/>
              <w:rPr>
                <w:rFonts w:ascii="Times New Roman" w:eastAsia="Times New Roman" w:hAnsi="Times New Roman"/>
              </w:rPr>
            </w:pPr>
            <w:r w:rsidRPr="003225C4">
              <w:t>0.112</w:t>
            </w:r>
          </w:p>
        </w:tc>
      </w:tr>
      <w:tr w:rsidR="0055657D" w:rsidRPr="003225C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3225C4" w:rsidRDefault="0055657D" w:rsidP="0055657D">
            <w:pPr>
              <w:spacing w:line="276" w:lineRule="auto"/>
              <w:ind w:left="113" w:right="113"/>
              <w:jc w:val="left"/>
              <w:rPr>
                <w:rFonts w:ascii="Times New Roman" w:eastAsia="Times New Roman" w:hAnsi="Times New Roman"/>
              </w:rPr>
            </w:pPr>
            <w:r w:rsidRPr="003225C4">
              <w:rPr>
                <w:rFonts w:ascii="Times New Roman" w:eastAsia="Times New Roman" w:hAnsi="Times New Roman"/>
              </w:rPr>
              <w:t>CHADS2</w:t>
            </w:r>
            <w:r w:rsidR="00444C4D" w:rsidRPr="003225C4">
              <w:rPr>
                <w:rFonts w:ascii="Times New Roman" w:eastAsia="Times New Roman" w:hAnsi="Times New Roman"/>
              </w:rPr>
              <w:t xml:space="preserve"> </w:t>
            </w:r>
            <w:r w:rsidRPr="003225C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3225C4" w:rsidRDefault="0055657D" w:rsidP="00920A0B">
            <w:r w:rsidRPr="003225C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181</w:t>
            </w:r>
          </w:p>
        </w:tc>
      </w:tr>
      <w:tr w:rsidR="0055657D" w:rsidRPr="003225C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3225C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3225C4" w:rsidRDefault="0055657D" w:rsidP="00920A0B">
            <w:r w:rsidRPr="003225C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3225C4" w:rsidRDefault="0055657D" w:rsidP="00920A0B">
            <w:pPr>
              <w:jc w:val="right"/>
            </w:pPr>
            <w:r w:rsidRPr="003225C4">
              <w:t>0.234</w:t>
            </w:r>
          </w:p>
        </w:tc>
      </w:tr>
      <w:tr w:rsidR="0055657D" w:rsidRPr="003225C4" w:rsidTr="0055657D">
        <w:trPr>
          <w:divId w:val="1548566716"/>
        </w:trPr>
        <w:tc>
          <w:tcPr>
            <w:tcW w:w="9885" w:type="dxa"/>
            <w:gridSpan w:val="10"/>
            <w:tcBorders>
              <w:top w:val="single" w:sz="4" w:space="0" w:color="auto"/>
              <w:left w:val="nil"/>
              <w:bottom w:val="nil"/>
              <w:right w:val="nil"/>
            </w:tcBorders>
            <w:hideMark/>
          </w:tcPr>
          <w:p w:rsidR="0055657D" w:rsidRPr="003225C4" w:rsidRDefault="0055657D" w:rsidP="00920A0B">
            <w:pPr>
              <w:rPr>
                <w:rFonts w:ascii="Times New Roman" w:eastAsia="Times New Roman" w:hAnsi="Times New Roman"/>
              </w:rPr>
            </w:pPr>
            <w:r w:rsidRPr="003225C4">
              <w:t xml:space="preserve">TTE = Transthoracic Echocardiography; LA ABN = Left Atrial Abnormality; ICH = Intracranial </w:t>
            </w:r>
            <w:proofErr w:type="spellStart"/>
            <w:r w:rsidRPr="003225C4">
              <w:t>haemorrhage</w:t>
            </w:r>
            <w:proofErr w:type="spellEnd"/>
            <w:r w:rsidRPr="003225C4">
              <w:t xml:space="preserve">;  NICH = Non- intracranial </w:t>
            </w:r>
            <w:proofErr w:type="spellStart"/>
            <w:r w:rsidRPr="003225C4">
              <w:t>haemorrhage</w:t>
            </w:r>
            <w:proofErr w:type="spellEnd"/>
            <w:r w:rsidRPr="003225C4">
              <w:t xml:space="preserve"> </w:t>
            </w:r>
          </w:p>
        </w:tc>
      </w:tr>
    </w:tbl>
    <w:p w:rsidR="00834F71" w:rsidRPr="003225C4" w:rsidRDefault="00834F71" w:rsidP="00834F71">
      <w:pPr>
        <w:pStyle w:val="Caption"/>
        <w:divId w:val="1548566716"/>
        <w:rPr>
          <w:color w:val="auto"/>
        </w:rPr>
      </w:pPr>
      <w:bookmarkStart w:id="12" w:name="_Ref321238070"/>
      <w:r w:rsidRPr="003225C4">
        <w:rPr>
          <w:color w:val="auto"/>
        </w:rPr>
        <w:t xml:space="preserve">Table </w:t>
      </w:r>
      <w:r w:rsidR="00DE0591" w:rsidRPr="003225C4">
        <w:rPr>
          <w:color w:val="auto"/>
        </w:rPr>
        <w:fldChar w:fldCharType="begin"/>
      </w:r>
      <w:r w:rsidR="00AC692E" w:rsidRPr="003225C4">
        <w:rPr>
          <w:color w:val="auto"/>
        </w:rPr>
        <w:instrText xml:space="preserve"> SEQ Table \* ARABIC </w:instrText>
      </w:r>
      <w:r w:rsidR="00DE0591" w:rsidRPr="003225C4">
        <w:rPr>
          <w:color w:val="auto"/>
        </w:rPr>
        <w:fldChar w:fldCharType="separate"/>
      </w:r>
      <w:r w:rsidR="000C4858" w:rsidRPr="003225C4">
        <w:rPr>
          <w:noProof/>
          <w:color w:val="auto"/>
        </w:rPr>
        <w:t>3</w:t>
      </w:r>
      <w:r w:rsidR="00DE0591" w:rsidRPr="003225C4">
        <w:rPr>
          <w:noProof/>
          <w:color w:val="auto"/>
        </w:rPr>
        <w:fldChar w:fldCharType="end"/>
      </w:r>
      <w:bookmarkEnd w:id="12"/>
      <w:r w:rsidRPr="003225C4">
        <w:rPr>
          <w:color w:val="auto"/>
        </w:rPr>
        <w:t xml:space="preserve"> Simulated patient experience: patients with a clinical prediction rule score of 0</w:t>
      </w:r>
    </w:p>
    <w:p w:rsidR="004A0CFF" w:rsidRPr="003225C4" w:rsidRDefault="004A0CFF" w:rsidP="00EB3ED4">
      <w:pPr>
        <w:divId w:val="1548566716"/>
      </w:pPr>
    </w:p>
    <w:p w:rsidR="00EB3ED4" w:rsidRPr="003225C4" w:rsidRDefault="00EB3ED4" w:rsidP="00EB3ED4">
      <w:pPr>
        <w:divId w:val="1548566716"/>
        <w:sectPr w:rsidR="00EB3ED4" w:rsidRPr="003225C4" w:rsidSect="003225C4">
          <w:pgSz w:w="16838" w:h="11906" w:orient="landscape"/>
          <w:pgMar w:top="1440" w:right="1440" w:bottom="1440" w:left="1440" w:header="708" w:footer="708" w:gutter="0"/>
          <w:cols w:space="708"/>
          <w:docGrid w:linePitch="360"/>
        </w:sectPr>
      </w:pPr>
    </w:p>
    <w:p w:rsidR="00EB3ED4" w:rsidRPr="003225C4" w:rsidRDefault="00273A34" w:rsidP="00273A34">
      <w:pPr>
        <w:pStyle w:val="Caption"/>
        <w:divId w:val="1548566716"/>
        <w:rPr>
          <w:color w:val="auto"/>
        </w:rPr>
      </w:pPr>
      <w:bookmarkStart w:id="13" w:name="_Ref335131627"/>
      <w:commentRangeStart w:id="14"/>
      <w:r w:rsidRPr="003225C4">
        <w:rPr>
          <w:color w:val="auto"/>
        </w:rPr>
        <w:lastRenderedPageBreak/>
        <w:t>Table</w:t>
      </w:r>
      <w:commentRangeEnd w:id="14"/>
      <w:r w:rsidR="00444C4D" w:rsidRPr="003225C4">
        <w:rPr>
          <w:rStyle w:val="CommentReference"/>
          <w:rFonts w:ascii="Times New Roman" w:eastAsia="Times New Roman" w:hAnsi="Times New Roman" w:cs="Times New Roman"/>
          <w:b w:val="0"/>
          <w:bCs w:val="0"/>
          <w:color w:val="auto"/>
          <w:lang w:eastAsia="en-GB" w:bidi="ar-SA"/>
        </w:rPr>
        <w:commentReference w:id="14"/>
      </w:r>
      <w:r w:rsidRPr="003225C4">
        <w:rPr>
          <w:color w:val="auto"/>
        </w:rPr>
        <w:t xml:space="preserve"> </w:t>
      </w:r>
      <w:r w:rsidR="00DE0591" w:rsidRPr="003225C4">
        <w:rPr>
          <w:color w:val="auto"/>
        </w:rPr>
        <w:fldChar w:fldCharType="begin"/>
      </w:r>
      <w:r w:rsidRPr="003225C4">
        <w:rPr>
          <w:color w:val="auto"/>
        </w:rPr>
        <w:instrText xml:space="preserve"> SEQ Table \* ARABIC </w:instrText>
      </w:r>
      <w:r w:rsidR="00DE0591" w:rsidRPr="003225C4">
        <w:rPr>
          <w:color w:val="auto"/>
        </w:rPr>
        <w:fldChar w:fldCharType="separate"/>
      </w:r>
      <w:r w:rsidR="000C4858" w:rsidRPr="003225C4">
        <w:rPr>
          <w:noProof/>
          <w:color w:val="auto"/>
        </w:rPr>
        <w:t>4</w:t>
      </w:r>
      <w:r w:rsidR="00DE0591" w:rsidRPr="003225C4">
        <w:rPr>
          <w:color w:val="auto"/>
        </w:rPr>
        <w:fldChar w:fldCharType="end"/>
      </w:r>
      <w:bookmarkEnd w:id="13"/>
      <w:r w:rsidRPr="003225C4">
        <w:rPr>
          <w:color w:val="auto"/>
        </w:rPr>
        <w:t xml:space="preserve"> Cost effectiveness information for the scenario where TTE is used to inform the decision whether to prescribe Warfarin to fifty year old males with an initial CHADS</w:t>
      </w:r>
      <w:r w:rsidRPr="003225C4">
        <w:rPr>
          <w:color w:val="auto"/>
          <w:vertAlign w:val="subscript"/>
        </w:rPr>
        <w:t>2</w:t>
      </w:r>
      <w:r w:rsidRPr="003225C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3225C4" w:rsidTr="006D0808">
        <w:trPr>
          <w:divId w:val="1548566716"/>
          <w:trHeight w:val="4734"/>
        </w:trPr>
        <w:tc>
          <w:tcPr>
            <w:tcW w:w="7087" w:type="dxa"/>
          </w:tcPr>
          <w:p w:rsidR="004A0CFF" w:rsidRPr="003225C4" w:rsidRDefault="004A0CFF" w:rsidP="00920A0B">
            <w:pPr>
              <w:jc w:val="center"/>
            </w:pPr>
            <w:r w:rsidRPr="003225C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3225C4" w:rsidRDefault="004A0CFF" w:rsidP="00920A0B">
            <w:pPr>
              <w:jc w:val="center"/>
            </w:pPr>
            <w:r w:rsidRPr="003225C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3225C4" w:rsidTr="004A0CFF">
        <w:trPr>
          <w:divId w:val="1548566716"/>
        </w:trPr>
        <w:tc>
          <w:tcPr>
            <w:tcW w:w="7087" w:type="dxa"/>
          </w:tcPr>
          <w:p w:rsidR="004A0CFF" w:rsidRPr="003225C4" w:rsidRDefault="004A0CFF" w:rsidP="00920A0B">
            <w:r w:rsidRPr="003225C4">
              <w:t>a ) Scatterplot of difference in costs (£) against differences in QALYs</w:t>
            </w:r>
          </w:p>
        </w:tc>
        <w:tc>
          <w:tcPr>
            <w:tcW w:w="7087" w:type="dxa"/>
          </w:tcPr>
          <w:p w:rsidR="004A0CFF" w:rsidRPr="003225C4" w:rsidRDefault="004A0CFF" w:rsidP="00920A0B">
            <w:r w:rsidRPr="003225C4">
              <w:t>b) Cost-effectiveness Acceptability Frontier</w:t>
            </w:r>
          </w:p>
        </w:tc>
      </w:tr>
      <w:tr w:rsidR="004A0CFF" w:rsidRPr="003225C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340"/>
              <w:gridCol w:w="227"/>
              <w:gridCol w:w="273"/>
              <w:gridCol w:w="861"/>
              <w:gridCol w:w="1025"/>
            </w:tblGrid>
            <w:tr w:rsidR="004A0CFF" w:rsidRPr="003225C4" w:rsidTr="00920A0B">
              <w:trPr>
                <w:trHeight w:val="314"/>
              </w:trPr>
              <w:tc>
                <w:tcPr>
                  <w:tcW w:w="1566"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i/>
                      <w:iCs/>
                      <w:lang w:eastAsia="en-GB"/>
                    </w:rPr>
                  </w:pPr>
                  <w:r w:rsidRPr="003225C4">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Jackknifed 95% Credible Intervals</w:t>
                  </w:r>
                </w:p>
              </w:tc>
            </w:tr>
            <w:tr w:rsidR="004A0CFF" w:rsidRPr="003225C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3225C4" w:rsidRDefault="004A0CFF" w:rsidP="00920A0B">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3225C4" w:rsidRDefault="004A0CFF" w:rsidP="00920A0B">
                  <w:pPr>
                    <w:spacing w:after="0" w:line="240" w:lineRule="auto"/>
                    <w:jc w:val="right"/>
                    <w:rPr>
                      <w:rFonts w:ascii="Calibri" w:eastAsia="Times New Roman" w:hAnsi="Calibri" w:cs="Calibri"/>
                      <w:lang w:eastAsia="en-GB"/>
                    </w:rPr>
                  </w:pPr>
                  <w:r w:rsidRPr="003225C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i/>
                      <w:iCs/>
                      <w:lang w:eastAsia="en-GB"/>
                    </w:rPr>
                  </w:pPr>
                  <w:r w:rsidRPr="003225C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commentRangeStart w:id="15"/>
                  <w:r w:rsidRPr="003225C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26,408 </w:t>
                  </w:r>
                  <w:commentRangeEnd w:id="15"/>
                  <w:r w:rsidR="0053772E" w:rsidRPr="003225C4">
                    <w:rPr>
                      <w:rStyle w:val="CommentReference"/>
                      <w:rFonts w:ascii="Times New Roman" w:eastAsia="Times New Roman" w:hAnsi="Times New Roman" w:cs="Times New Roman"/>
                      <w:lang w:val="en-GB" w:eastAsia="en-GB" w:bidi="ar-SA"/>
                    </w:rPr>
                    <w:commentReference w:id="15"/>
                  </w:r>
                </w:p>
              </w:tc>
              <w:tc>
                <w:tcPr>
                  <w:tcW w:w="1025"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r>
            <w:tr w:rsidR="004A0CFF" w:rsidRPr="003225C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jc w:val="right"/>
                    <w:rPr>
                      <w:rFonts w:ascii="Calibri" w:eastAsia="Times New Roman" w:hAnsi="Calibri" w:cs="Calibri"/>
                      <w:lang w:eastAsia="en-GB"/>
                    </w:rPr>
                  </w:pPr>
                  <w:r w:rsidRPr="003225C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i/>
                      <w:iCs/>
                      <w:lang w:eastAsia="en-GB"/>
                    </w:rPr>
                  </w:pPr>
                  <w:r w:rsidRPr="003225C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i/>
                      <w:iCs/>
                      <w:lang w:eastAsia="en-GB"/>
                    </w:rPr>
                  </w:pPr>
                  <w:r w:rsidRPr="003225C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r>
          </w:tbl>
          <w:p w:rsidR="004A0CFF" w:rsidRPr="003225C4" w:rsidRDefault="004A0CFF" w:rsidP="00920A0B"/>
        </w:tc>
      </w:tr>
      <w:tr w:rsidR="004A0CFF" w:rsidRPr="003225C4" w:rsidTr="004A0CFF">
        <w:trPr>
          <w:divId w:val="1548566716"/>
          <w:trHeight w:val="164"/>
        </w:trPr>
        <w:tc>
          <w:tcPr>
            <w:tcW w:w="14174" w:type="dxa"/>
            <w:gridSpan w:val="2"/>
            <w:tcBorders>
              <w:bottom w:val="single" w:sz="4" w:space="0" w:color="auto"/>
            </w:tcBorders>
          </w:tcPr>
          <w:p w:rsidR="004A0CFF" w:rsidRPr="003225C4" w:rsidRDefault="004A0CFF" w:rsidP="00920A0B">
            <w:pPr>
              <w:jc w:val="center"/>
              <w:rPr>
                <w:rFonts w:eastAsia="Times New Roman" w:cs="Calibri"/>
                <w:b/>
                <w:bCs/>
                <w:i/>
                <w:iCs/>
                <w:lang w:eastAsia="en-GB"/>
              </w:rPr>
            </w:pPr>
            <w:r w:rsidRPr="003225C4">
              <w:t>c) Mean costs, QALYs and ICERs</w:t>
            </w:r>
          </w:p>
        </w:tc>
      </w:tr>
    </w:tbl>
    <w:p w:rsidR="006D0808" w:rsidRPr="003225C4" w:rsidRDefault="006D0808" w:rsidP="00273A34">
      <w:pPr>
        <w:pStyle w:val="Caption"/>
        <w:divId w:val="1548566716"/>
        <w:rPr>
          <w:color w:val="auto"/>
        </w:rPr>
      </w:pPr>
      <w:bookmarkStart w:id="16" w:name="_Ref335131630"/>
    </w:p>
    <w:p w:rsidR="00273A34" w:rsidRPr="003225C4" w:rsidRDefault="00273A34" w:rsidP="00273A34">
      <w:pPr>
        <w:pStyle w:val="Caption"/>
        <w:divId w:val="1548566716"/>
        <w:rPr>
          <w:color w:val="auto"/>
        </w:rPr>
      </w:pPr>
      <w:r w:rsidRPr="003225C4">
        <w:rPr>
          <w:color w:val="auto"/>
        </w:rPr>
        <w:t xml:space="preserve">Table </w:t>
      </w:r>
      <w:r w:rsidR="00DE0591" w:rsidRPr="003225C4">
        <w:rPr>
          <w:color w:val="auto"/>
        </w:rPr>
        <w:fldChar w:fldCharType="begin"/>
      </w:r>
      <w:r w:rsidRPr="003225C4">
        <w:rPr>
          <w:color w:val="auto"/>
        </w:rPr>
        <w:instrText xml:space="preserve"> SEQ Table \* ARABIC </w:instrText>
      </w:r>
      <w:r w:rsidR="00DE0591" w:rsidRPr="003225C4">
        <w:rPr>
          <w:color w:val="auto"/>
        </w:rPr>
        <w:fldChar w:fldCharType="separate"/>
      </w:r>
      <w:r w:rsidR="000C4858" w:rsidRPr="003225C4">
        <w:rPr>
          <w:noProof/>
          <w:color w:val="auto"/>
        </w:rPr>
        <w:t>5</w:t>
      </w:r>
      <w:r w:rsidR="00DE0591" w:rsidRPr="003225C4">
        <w:rPr>
          <w:color w:val="auto"/>
        </w:rPr>
        <w:fldChar w:fldCharType="end"/>
      </w:r>
      <w:bookmarkEnd w:id="16"/>
      <w:r w:rsidRPr="003225C4">
        <w:rPr>
          <w:color w:val="auto"/>
        </w:rPr>
        <w:t xml:space="preserve"> Cost effectiveness information for the scenario where TTE is used to inform the decision whether to prescribe Warfarin to fifty year old males with an initial CHADS</w:t>
      </w:r>
      <w:r w:rsidRPr="003225C4">
        <w:rPr>
          <w:color w:val="auto"/>
          <w:vertAlign w:val="subscript"/>
        </w:rPr>
        <w:t>2</w:t>
      </w:r>
      <w:r w:rsidRPr="003225C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tblPr>
      <w:tblGrid>
        <w:gridCol w:w="7087"/>
        <w:gridCol w:w="7087"/>
      </w:tblGrid>
      <w:tr w:rsidR="004A0CFF" w:rsidRPr="003225C4" w:rsidTr="006D0808">
        <w:trPr>
          <w:divId w:val="1548566716"/>
          <w:trHeight w:val="4527"/>
        </w:trPr>
        <w:tc>
          <w:tcPr>
            <w:tcW w:w="7087" w:type="dxa"/>
          </w:tcPr>
          <w:p w:rsidR="004A0CFF" w:rsidRPr="003225C4" w:rsidRDefault="004A0CFF" w:rsidP="00920A0B">
            <w:r w:rsidRPr="003225C4">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Pr="003225C4" w:rsidRDefault="004A0CFF" w:rsidP="00920A0B">
            <w:r w:rsidRPr="003225C4">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RPr="003225C4" w:rsidTr="004A0CFF">
        <w:trPr>
          <w:divId w:val="1548566716"/>
        </w:trPr>
        <w:tc>
          <w:tcPr>
            <w:tcW w:w="7087" w:type="dxa"/>
          </w:tcPr>
          <w:p w:rsidR="004A0CFF" w:rsidRPr="003225C4" w:rsidRDefault="004A0CFF" w:rsidP="00920A0B">
            <w:r w:rsidRPr="003225C4">
              <w:t>a ) Scatterplot of difference in costs (£) against differences in QALYs</w:t>
            </w:r>
          </w:p>
        </w:tc>
        <w:tc>
          <w:tcPr>
            <w:tcW w:w="7087" w:type="dxa"/>
          </w:tcPr>
          <w:p w:rsidR="004A0CFF" w:rsidRPr="003225C4" w:rsidRDefault="004A0CFF" w:rsidP="00920A0B">
            <w:r w:rsidRPr="003225C4">
              <w:t>b) Cost-effectiveness Acceptability Frontier</w:t>
            </w:r>
          </w:p>
        </w:tc>
      </w:tr>
      <w:tr w:rsidR="004A0CFF" w:rsidRPr="003225C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tblPr>
            <w:tblGrid>
              <w:gridCol w:w="1566"/>
              <w:gridCol w:w="1479"/>
              <w:gridCol w:w="1429"/>
              <w:gridCol w:w="320"/>
              <w:gridCol w:w="1884"/>
              <w:gridCol w:w="1208"/>
              <w:gridCol w:w="1186"/>
              <w:gridCol w:w="567"/>
              <w:gridCol w:w="851"/>
              <w:gridCol w:w="283"/>
              <w:gridCol w:w="1025"/>
            </w:tblGrid>
            <w:tr w:rsidR="004A0CFF" w:rsidRPr="003225C4" w:rsidTr="00920A0B">
              <w:trPr>
                <w:trHeight w:val="314"/>
              </w:trPr>
              <w:tc>
                <w:tcPr>
                  <w:tcW w:w="1566"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i/>
                      <w:iCs/>
                      <w:lang w:eastAsia="en-GB"/>
                    </w:rPr>
                  </w:pPr>
                  <w:r w:rsidRPr="003225C4">
                    <w:rPr>
                      <w:rFonts w:ascii="Calibri" w:eastAsia="Times New Roman" w:hAnsi="Calibri" w:cs="Calibri"/>
                      <w:b/>
                      <w:bCs/>
                      <w:i/>
                      <w:iCs/>
                      <w:lang w:eastAsia="en-GB"/>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lang w:eastAsia="en-GB"/>
                    </w:rPr>
                  </w:pPr>
                  <w:r w:rsidRPr="003225C4">
                    <w:rPr>
                      <w:rFonts w:ascii="Calibri" w:eastAsia="Times New Roman" w:hAnsi="Calibri" w:cs="Calibri"/>
                      <w:b/>
                      <w:bCs/>
                      <w:lang w:eastAsia="en-GB"/>
                    </w:rPr>
                    <w:t>Jackknifed 95% Credible Intervals</w:t>
                  </w:r>
                </w:p>
              </w:tc>
            </w:tr>
            <w:tr w:rsidR="004A0CFF" w:rsidRPr="003225C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3225C4" w:rsidRDefault="004A0CFF" w:rsidP="00920A0B">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          8,308 </w:t>
                  </w:r>
                </w:p>
              </w:tc>
              <w:tc>
                <w:tcPr>
                  <w:tcW w:w="1429" w:type="dxa"/>
                  <w:tcBorders>
                    <w:top w:val="nil"/>
                    <w:left w:val="nil"/>
                    <w:bottom w:val="nil"/>
                    <w:right w:val="single" w:sz="4" w:space="0" w:color="auto"/>
                  </w:tcBorders>
                  <w:shd w:val="clear" w:color="auto" w:fill="auto"/>
                  <w:noWrap/>
                  <w:vAlign w:val="bottom"/>
                  <w:hideMark/>
                </w:tcPr>
                <w:p w:rsidR="004A0CFF" w:rsidRPr="003225C4" w:rsidRDefault="004A0CFF" w:rsidP="00920A0B">
                  <w:pPr>
                    <w:spacing w:after="0" w:line="240" w:lineRule="auto"/>
                    <w:jc w:val="right"/>
                    <w:rPr>
                      <w:rFonts w:ascii="Calibri" w:eastAsia="Times New Roman" w:hAnsi="Calibri" w:cs="Calibri"/>
                      <w:lang w:eastAsia="en-GB"/>
                    </w:rPr>
                  </w:pPr>
                  <w:r w:rsidRPr="003225C4">
                    <w:rPr>
                      <w:rFonts w:ascii="Calibri" w:eastAsia="Times New Roman" w:hAnsi="Calibri" w:cs="Calibri"/>
                      <w:lang w:eastAsia="en-GB"/>
                    </w:rPr>
                    <w:t>12.54</w:t>
                  </w:r>
                </w:p>
              </w:tc>
              <w:tc>
                <w:tcPr>
                  <w:tcW w:w="320"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b/>
                      <w:bCs/>
                      <w:i/>
                      <w:iCs/>
                      <w:lang w:eastAsia="en-GB"/>
                    </w:rPr>
                  </w:pPr>
                  <w:r w:rsidRPr="003225C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3225C4" w:rsidRDefault="004A0CFF" w:rsidP="00640262">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w:t>
                  </w:r>
                  <w:r w:rsidR="00640262" w:rsidRPr="003225C4">
                    <w:rPr>
                      <w:rFonts w:ascii="Calibri" w:eastAsia="Times New Roman" w:hAnsi="Calibri" w:cs="Calibri"/>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7,202 </w:t>
                  </w:r>
                </w:p>
              </w:tc>
              <w:tc>
                <w:tcPr>
                  <w:tcW w:w="1025"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r>
            <w:tr w:rsidR="004A0CFF" w:rsidRPr="003225C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r w:rsidRPr="003225C4">
                    <w:rPr>
                      <w:rFonts w:ascii="Calibri" w:eastAsia="Times New Roman" w:hAnsi="Calibri" w:cs="Calibri"/>
                      <w:lang w:eastAsia="en-GB"/>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3225C4" w:rsidRDefault="004A0CFF" w:rsidP="00920A0B">
                  <w:pPr>
                    <w:spacing w:after="0" w:line="240" w:lineRule="auto"/>
                    <w:jc w:val="right"/>
                    <w:rPr>
                      <w:rFonts w:ascii="Calibri" w:eastAsia="Times New Roman" w:hAnsi="Calibri" w:cs="Calibri"/>
                      <w:lang w:eastAsia="en-GB"/>
                    </w:rPr>
                  </w:pPr>
                  <w:r w:rsidRPr="003225C4">
                    <w:rPr>
                      <w:rFonts w:ascii="Calibri" w:eastAsia="Times New Roman" w:hAnsi="Calibri" w:cs="Calibri"/>
                      <w:lang w:eastAsia="en-GB"/>
                    </w:rPr>
                    <w:t>13.04</w:t>
                  </w:r>
                </w:p>
              </w:tc>
              <w:tc>
                <w:tcPr>
                  <w:tcW w:w="320"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i/>
                      <w:iCs/>
                      <w:lang w:eastAsia="en-GB"/>
                    </w:rPr>
                  </w:pPr>
                  <w:r w:rsidRPr="003225C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i/>
                      <w:lang w:eastAsia="en-GB"/>
                    </w:rPr>
                  </w:pPr>
                  <w:r w:rsidRPr="003225C4">
                    <w:rPr>
                      <w:rFonts w:ascii="Calibri" w:eastAsia="Times New Roman" w:hAnsi="Calibri" w:cs="Calibri"/>
                      <w:i/>
                      <w:lang w:eastAsia="en-GB"/>
                    </w:rPr>
                    <w:t>Neither dominated nor dominating</w:t>
                  </w:r>
                  <w:r w:rsidR="005468D5" w:rsidRPr="003225C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3225C4" w:rsidRDefault="004A0CFF" w:rsidP="00920A0B">
                  <w:pPr>
                    <w:spacing w:after="0" w:line="240" w:lineRule="auto"/>
                    <w:rPr>
                      <w:rFonts w:ascii="Calibri" w:eastAsia="Times New Roman" w:hAnsi="Calibri" w:cs="Calibri"/>
                      <w:lang w:eastAsia="en-GB"/>
                    </w:rPr>
                  </w:pPr>
                </w:p>
              </w:tc>
            </w:tr>
          </w:tbl>
          <w:p w:rsidR="004A0CFF" w:rsidRPr="003225C4" w:rsidRDefault="004A0CFF" w:rsidP="00920A0B"/>
        </w:tc>
      </w:tr>
      <w:tr w:rsidR="004A0CFF" w:rsidRPr="003225C4" w:rsidTr="004A0CFF">
        <w:trPr>
          <w:divId w:val="1548566716"/>
          <w:trHeight w:val="203"/>
        </w:trPr>
        <w:tc>
          <w:tcPr>
            <w:tcW w:w="14174" w:type="dxa"/>
            <w:gridSpan w:val="2"/>
          </w:tcPr>
          <w:p w:rsidR="004A0CFF" w:rsidRPr="003225C4" w:rsidRDefault="004A0CFF" w:rsidP="00920A0B">
            <w:pPr>
              <w:jc w:val="center"/>
              <w:rPr>
                <w:rFonts w:eastAsia="Times New Roman" w:cs="Calibri"/>
                <w:b/>
                <w:bCs/>
                <w:i/>
                <w:iCs/>
                <w:lang w:eastAsia="en-GB"/>
              </w:rPr>
            </w:pPr>
            <w:r w:rsidRPr="003225C4">
              <w:t>c) Mean costs, QALYs and ICERs</w:t>
            </w:r>
          </w:p>
        </w:tc>
      </w:tr>
    </w:tbl>
    <w:tbl>
      <w:tblPr>
        <w:tblStyle w:val="TableGrid2"/>
        <w:tblpPr w:leftFromText="180" w:rightFromText="180" w:vertAnchor="page" w:horzAnchor="margin" w:tblpY="2345"/>
        <w:tblW w:w="0" w:type="auto"/>
        <w:tblLook w:val="04A0"/>
      </w:tblPr>
      <w:tblGrid>
        <w:gridCol w:w="7087"/>
        <w:gridCol w:w="7087"/>
      </w:tblGrid>
      <w:tr w:rsidR="003162AB" w:rsidRPr="003225C4" w:rsidTr="003162AB">
        <w:trPr>
          <w:divId w:val="1548566716"/>
        </w:trPr>
        <w:tc>
          <w:tcPr>
            <w:tcW w:w="7087" w:type="dxa"/>
          </w:tcPr>
          <w:p w:rsidR="003162AB" w:rsidRPr="003225C4" w:rsidRDefault="003162AB" w:rsidP="003162AB">
            <w:pPr>
              <w:jc w:val="center"/>
            </w:pPr>
            <w:r w:rsidRPr="003225C4">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Pr="003225C4" w:rsidRDefault="003162AB" w:rsidP="003162AB">
            <w:pPr>
              <w:jc w:val="center"/>
            </w:pPr>
            <w:r w:rsidRPr="003225C4">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RPr="003225C4" w:rsidTr="003162AB">
        <w:trPr>
          <w:divId w:val="1548566716"/>
        </w:trPr>
        <w:tc>
          <w:tcPr>
            <w:tcW w:w="7087" w:type="dxa"/>
          </w:tcPr>
          <w:tbl>
            <w:tblPr>
              <w:tblStyle w:val="TableGrid2"/>
              <w:tblW w:w="0" w:type="auto"/>
              <w:tblLook w:val="04A0"/>
            </w:tblPr>
            <w:tblGrid>
              <w:gridCol w:w="1500"/>
              <w:gridCol w:w="1322"/>
              <w:gridCol w:w="1346"/>
              <w:gridCol w:w="1346"/>
              <w:gridCol w:w="1347"/>
            </w:tblGrid>
            <w:tr w:rsidR="003162AB" w:rsidRPr="003225C4" w:rsidTr="003162AB">
              <w:tc>
                <w:tcPr>
                  <w:tcW w:w="1500" w:type="dxa"/>
                  <w:vMerge w:val="restart"/>
                </w:tcPr>
                <w:p w:rsidR="003162AB" w:rsidRPr="003225C4" w:rsidRDefault="003162AB" w:rsidP="003162AB">
                  <w:pPr>
                    <w:framePr w:hSpace="180" w:wrap="around" w:vAnchor="page" w:hAnchor="margin" w:y="2345"/>
                    <w:jc w:val="center"/>
                    <w:rPr>
                      <w:b/>
                    </w:rPr>
                  </w:pPr>
                  <w:r w:rsidRPr="003225C4">
                    <w:rPr>
                      <w:b/>
                    </w:rPr>
                    <w:t>MAICER</w:t>
                  </w:r>
                </w:p>
              </w:tc>
              <w:tc>
                <w:tcPr>
                  <w:tcW w:w="1322" w:type="dxa"/>
                  <w:vMerge w:val="restart"/>
                </w:tcPr>
                <w:p w:rsidR="003162AB" w:rsidRPr="003225C4" w:rsidRDefault="003162AB" w:rsidP="003162AB">
                  <w:pPr>
                    <w:framePr w:hSpace="180" w:wrap="around" w:vAnchor="page" w:hAnchor="margin" w:y="2345"/>
                    <w:jc w:val="center"/>
                    <w:rPr>
                      <w:b/>
                    </w:rPr>
                  </w:pPr>
                  <w:r w:rsidRPr="003225C4">
                    <w:rPr>
                      <w:b/>
                    </w:rPr>
                    <w:t>Individual EVPI (£)</w:t>
                  </w:r>
                </w:p>
              </w:tc>
              <w:tc>
                <w:tcPr>
                  <w:tcW w:w="4039" w:type="dxa"/>
                  <w:gridSpan w:val="3"/>
                </w:tcPr>
                <w:p w:rsidR="003162AB" w:rsidRPr="003225C4" w:rsidRDefault="003162AB" w:rsidP="003162AB">
                  <w:pPr>
                    <w:framePr w:hSpace="180" w:wrap="around" w:vAnchor="page" w:hAnchor="margin" w:y="2345"/>
                    <w:jc w:val="center"/>
                    <w:rPr>
                      <w:b/>
                    </w:rPr>
                  </w:pPr>
                  <w:r w:rsidRPr="003225C4">
                    <w:rPr>
                      <w:b/>
                    </w:rPr>
                    <w:t>Population EVPI (£million)</w:t>
                  </w:r>
                </w:p>
              </w:tc>
            </w:tr>
            <w:tr w:rsidR="003162AB" w:rsidRPr="003225C4" w:rsidTr="003162AB">
              <w:tc>
                <w:tcPr>
                  <w:tcW w:w="1500" w:type="dxa"/>
                  <w:vMerge/>
                </w:tcPr>
                <w:p w:rsidR="003162AB" w:rsidRPr="003225C4" w:rsidRDefault="003162AB" w:rsidP="003162AB">
                  <w:pPr>
                    <w:framePr w:hSpace="180" w:wrap="around" w:vAnchor="page" w:hAnchor="margin" w:y="2345"/>
                    <w:jc w:val="center"/>
                  </w:pPr>
                </w:p>
              </w:tc>
              <w:tc>
                <w:tcPr>
                  <w:tcW w:w="1322" w:type="dxa"/>
                  <w:vMerge/>
                </w:tcPr>
                <w:p w:rsidR="003162AB" w:rsidRPr="003225C4" w:rsidRDefault="003162AB" w:rsidP="003162AB">
                  <w:pPr>
                    <w:framePr w:hSpace="180" w:wrap="around" w:vAnchor="page" w:hAnchor="margin" w:y="2345"/>
                    <w:jc w:val="center"/>
                  </w:pPr>
                </w:p>
              </w:tc>
              <w:tc>
                <w:tcPr>
                  <w:tcW w:w="1346" w:type="dxa"/>
                </w:tcPr>
                <w:p w:rsidR="003162AB" w:rsidRPr="003225C4" w:rsidRDefault="003162AB" w:rsidP="003162AB">
                  <w:pPr>
                    <w:framePr w:hSpace="180" w:wrap="around" w:vAnchor="page" w:hAnchor="margin" w:y="2345"/>
                    <w:jc w:val="center"/>
                    <w:rPr>
                      <w:b/>
                    </w:rPr>
                  </w:pPr>
                  <w:r w:rsidRPr="003225C4">
                    <w:rPr>
                      <w:b/>
                    </w:rPr>
                    <w:t>25,000</w:t>
                  </w:r>
                </w:p>
              </w:tc>
              <w:tc>
                <w:tcPr>
                  <w:tcW w:w="1346" w:type="dxa"/>
                </w:tcPr>
                <w:p w:rsidR="003162AB" w:rsidRPr="003225C4" w:rsidRDefault="003162AB" w:rsidP="003162AB">
                  <w:pPr>
                    <w:framePr w:hSpace="180" w:wrap="around" w:vAnchor="page" w:hAnchor="margin" w:y="2345"/>
                    <w:jc w:val="center"/>
                    <w:rPr>
                      <w:b/>
                    </w:rPr>
                  </w:pPr>
                  <w:r w:rsidRPr="003225C4">
                    <w:rPr>
                      <w:b/>
                    </w:rPr>
                    <w:t>50,000</w:t>
                  </w:r>
                </w:p>
              </w:tc>
              <w:tc>
                <w:tcPr>
                  <w:tcW w:w="1347" w:type="dxa"/>
                </w:tcPr>
                <w:p w:rsidR="003162AB" w:rsidRPr="003225C4" w:rsidRDefault="003162AB" w:rsidP="003162AB">
                  <w:pPr>
                    <w:framePr w:hSpace="180" w:wrap="around" w:vAnchor="page" w:hAnchor="margin" w:y="2345"/>
                    <w:jc w:val="center"/>
                    <w:rPr>
                      <w:b/>
                    </w:rPr>
                  </w:pPr>
                  <w:r w:rsidRPr="003225C4">
                    <w:rPr>
                      <w:b/>
                    </w:rPr>
                    <w:t>75,000</w:t>
                  </w:r>
                </w:p>
              </w:tc>
            </w:tr>
            <w:tr w:rsidR="003162AB" w:rsidRPr="003225C4" w:rsidTr="003162AB">
              <w:tc>
                <w:tcPr>
                  <w:tcW w:w="1500" w:type="dxa"/>
                </w:tcPr>
                <w:p w:rsidR="003162AB" w:rsidRPr="003225C4" w:rsidRDefault="003162AB" w:rsidP="003162AB">
                  <w:pPr>
                    <w:framePr w:hSpace="180" w:wrap="around" w:vAnchor="page" w:hAnchor="margin" w:y="2345"/>
                    <w:rPr>
                      <w:i/>
                    </w:rPr>
                  </w:pPr>
                  <w:r w:rsidRPr="003225C4">
                    <w:rPr>
                      <w:i/>
                    </w:rPr>
                    <w:t>£20,000/QALY</w:t>
                  </w:r>
                </w:p>
              </w:tc>
              <w:tc>
                <w:tcPr>
                  <w:tcW w:w="1322" w:type="dxa"/>
                </w:tcPr>
                <w:p w:rsidR="003162AB" w:rsidRPr="003225C4" w:rsidRDefault="003162AB" w:rsidP="003162AB">
                  <w:pPr>
                    <w:framePr w:hSpace="180" w:wrap="around" w:vAnchor="page" w:hAnchor="margin" w:y="2345"/>
                    <w:jc w:val="right"/>
                  </w:pPr>
                  <w:r w:rsidRPr="003225C4">
                    <w:t>111</w:t>
                  </w:r>
                </w:p>
              </w:tc>
              <w:tc>
                <w:tcPr>
                  <w:tcW w:w="1346" w:type="dxa"/>
                </w:tcPr>
                <w:p w:rsidR="003162AB" w:rsidRPr="003225C4" w:rsidRDefault="003162AB" w:rsidP="003162AB">
                  <w:pPr>
                    <w:framePr w:hSpace="180" w:wrap="around" w:vAnchor="page" w:hAnchor="margin" w:y="2345"/>
                    <w:jc w:val="right"/>
                  </w:pPr>
                  <w:r w:rsidRPr="003225C4">
                    <w:t>2.78</w:t>
                  </w:r>
                </w:p>
              </w:tc>
              <w:tc>
                <w:tcPr>
                  <w:tcW w:w="1346" w:type="dxa"/>
                </w:tcPr>
                <w:p w:rsidR="003162AB" w:rsidRPr="003225C4" w:rsidRDefault="003162AB" w:rsidP="003162AB">
                  <w:pPr>
                    <w:framePr w:hSpace="180" w:wrap="around" w:vAnchor="page" w:hAnchor="margin" w:y="2345"/>
                    <w:jc w:val="right"/>
                  </w:pPr>
                  <w:r w:rsidRPr="003225C4">
                    <w:t>5.55</w:t>
                  </w:r>
                </w:p>
              </w:tc>
              <w:tc>
                <w:tcPr>
                  <w:tcW w:w="1347" w:type="dxa"/>
                </w:tcPr>
                <w:p w:rsidR="003162AB" w:rsidRPr="003225C4" w:rsidRDefault="003162AB" w:rsidP="003162AB">
                  <w:pPr>
                    <w:framePr w:hSpace="180" w:wrap="around" w:vAnchor="page" w:hAnchor="margin" w:y="2345"/>
                    <w:jc w:val="right"/>
                  </w:pPr>
                  <w:r w:rsidRPr="003225C4">
                    <w:t>8.33</w:t>
                  </w:r>
                </w:p>
              </w:tc>
            </w:tr>
            <w:tr w:rsidR="003162AB" w:rsidRPr="003225C4" w:rsidTr="003162AB">
              <w:tc>
                <w:tcPr>
                  <w:tcW w:w="1500" w:type="dxa"/>
                </w:tcPr>
                <w:p w:rsidR="003162AB" w:rsidRPr="003225C4" w:rsidRDefault="003162AB" w:rsidP="003162AB">
                  <w:pPr>
                    <w:framePr w:hSpace="180" w:wrap="around" w:vAnchor="page" w:hAnchor="margin" w:y="2345"/>
                    <w:rPr>
                      <w:i/>
                    </w:rPr>
                  </w:pPr>
                  <w:r w:rsidRPr="003225C4">
                    <w:rPr>
                      <w:i/>
                    </w:rPr>
                    <w:t>£30,000/QALY</w:t>
                  </w:r>
                </w:p>
              </w:tc>
              <w:tc>
                <w:tcPr>
                  <w:tcW w:w="1322" w:type="dxa"/>
                </w:tcPr>
                <w:p w:rsidR="003162AB" w:rsidRPr="003225C4" w:rsidRDefault="003162AB" w:rsidP="003162AB">
                  <w:pPr>
                    <w:framePr w:hSpace="180" w:wrap="around" w:vAnchor="page" w:hAnchor="margin" w:y="2345"/>
                    <w:jc w:val="right"/>
                  </w:pPr>
                  <w:r w:rsidRPr="003225C4">
                    <w:t>244</w:t>
                  </w:r>
                </w:p>
              </w:tc>
              <w:tc>
                <w:tcPr>
                  <w:tcW w:w="1346" w:type="dxa"/>
                </w:tcPr>
                <w:p w:rsidR="003162AB" w:rsidRPr="003225C4" w:rsidRDefault="003162AB" w:rsidP="003162AB">
                  <w:pPr>
                    <w:framePr w:hSpace="180" w:wrap="around" w:vAnchor="page" w:hAnchor="margin" w:y="2345"/>
                    <w:jc w:val="right"/>
                  </w:pPr>
                  <w:r w:rsidRPr="003225C4">
                    <w:t>6.09</w:t>
                  </w:r>
                </w:p>
              </w:tc>
              <w:tc>
                <w:tcPr>
                  <w:tcW w:w="1346" w:type="dxa"/>
                </w:tcPr>
                <w:p w:rsidR="003162AB" w:rsidRPr="003225C4" w:rsidRDefault="003162AB" w:rsidP="003162AB">
                  <w:pPr>
                    <w:framePr w:hSpace="180" w:wrap="around" w:vAnchor="page" w:hAnchor="margin" w:y="2345"/>
                    <w:jc w:val="right"/>
                  </w:pPr>
                  <w:r w:rsidRPr="003225C4">
                    <w:t>12.18</w:t>
                  </w:r>
                </w:p>
              </w:tc>
              <w:tc>
                <w:tcPr>
                  <w:tcW w:w="1347" w:type="dxa"/>
                </w:tcPr>
                <w:p w:rsidR="003162AB" w:rsidRPr="003225C4" w:rsidRDefault="003162AB" w:rsidP="003162AB">
                  <w:pPr>
                    <w:framePr w:hSpace="180" w:wrap="around" w:vAnchor="page" w:hAnchor="margin" w:y="2345"/>
                    <w:jc w:val="right"/>
                  </w:pPr>
                  <w:r w:rsidRPr="003225C4">
                    <w:t>18.26</w:t>
                  </w:r>
                </w:p>
              </w:tc>
            </w:tr>
          </w:tbl>
          <w:p w:rsidR="003162AB" w:rsidRPr="003225C4" w:rsidRDefault="003162AB" w:rsidP="003162AB"/>
        </w:tc>
        <w:tc>
          <w:tcPr>
            <w:tcW w:w="7087" w:type="dxa"/>
          </w:tcPr>
          <w:tbl>
            <w:tblPr>
              <w:tblStyle w:val="TableGrid"/>
              <w:tblW w:w="0" w:type="auto"/>
              <w:tblLook w:val="04A0"/>
            </w:tblPr>
            <w:tblGrid>
              <w:gridCol w:w="1500"/>
              <w:gridCol w:w="1322"/>
              <w:gridCol w:w="1346"/>
              <w:gridCol w:w="1346"/>
              <w:gridCol w:w="1347"/>
            </w:tblGrid>
            <w:tr w:rsidR="003162AB" w:rsidRPr="003225C4" w:rsidTr="003162AB">
              <w:tc>
                <w:tcPr>
                  <w:tcW w:w="1500" w:type="dxa"/>
                  <w:vMerge w:val="restart"/>
                </w:tcPr>
                <w:p w:rsidR="003162AB" w:rsidRPr="003225C4" w:rsidRDefault="003162AB" w:rsidP="003162AB">
                  <w:pPr>
                    <w:framePr w:hSpace="180" w:wrap="around" w:vAnchor="page" w:hAnchor="margin" w:y="2345"/>
                    <w:jc w:val="center"/>
                    <w:rPr>
                      <w:b/>
                    </w:rPr>
                  </w:pPr>
                  <w:r w:rsidRPr="003225C4">
                    <w:rPr>
                      <w:b/>
                    </w:rPr>
                    <w:t>MAICER</w:t>
                  </w:r>
                </w:p>
              </w:tc>
              <w:tc>
                <w:tcPr>
                  <w:tcW w:w="1322" w:type="dxa"/>
                  <w:vMerge w:val="restart"/>
                </w:tcPr>
                <w:p w:rsidR="003162AB" w:rsidRPr="003225C4" w:rsidRDefault="003162AB" w:rsidP="003162AB">
                  <w:pPr>
                    <w:framePr w:hSpace="180" w:wrap="around" w:vAnchor="page" w:hAnchor="margin" w:y="2345"/>
                    <w:jc w:val="center"/>
                    <w:rPr>
                      <w:b/>
                    </w:rPr>
                  </w:pPr>
                  <w:r w:rsidRPr="003225C4">
                    <w:rPr>
                      <w:b/>
                    </w:rPr>
                    <w:t>Individual EVPI (£)</w:t>
                  </w:r>
                </w:p>
              </w:tc>
              <w:tc>
                <w:tcPr>
                  <w:tcW w:w="4039" w:type="dxa"/>
                  <w:gridSpan w:val="3"/>
                </w:tcPr>
                <w:p w:rsidR="003162AB" w:rsidRPr="003225C4" w:rsidRDefault="003162AB" w:rsidP="003162AB">
                  <w:pPr>
                    <w:framePr w:hSpace="180" w:wrap="around" w:vAnchor="page" w:hAnchor="margin" w:y="2345"/>
                    <w:jc w:val="center"/>
                    <w:rPr>
                      <w:b/>
                    </w:rPr>
                  </w:pPr>
                  <w:r w:rsidRPr="003225C4">
                    <w:rPr>
                      <w:b/>
                    </w:rPr>
                    <w:t>Population EVPI (£million)</w:t>
                  </w:r>
                </w:p>
              </w:tc>
            </w:tr>
            <w:tr w:rsidR="003162AB" w:rsidRPr="003225C4" w:rsidTr="003162AB">
              <w:tc>
                <w:tcPr>
                  <w:tcW w:w="1500" w:type="dxa"/>
                  <w:vMerge/>
                </w:tcPr>
                <w:p w:rsidR="003162AB" w:rsidRPr="003225C4" w:rsidRDefault="003162AB" w:rsidP="003162AB">
                  <w:pPr>
                    <w:framePr w:hSpace="180" w:wrap="around" w:vAnchor="page" w:hAnchor="margin" w:y="2345"/>
                    <w:jc w:val="center"/>
                  </w:pPr>
                </w:p>
              </w:tc>
              <w:tc>
                <w:tcPr>
                  <w:tcW w:w="1322" w:type="dxa"/>
                  <w:vMerge/>
                </w:tcPr>
                <w:p w:rsidR="003162AB" w:rsidRPr="003225C4" w:rsidRDefault="003162AB" w:rsidP="003162AB">
                  <w:pPr>
                    <w:framePr w:hSpace="180" w:wrap="around" w:vAnchor="page" w:hAnchor="margin" w:y="2345"/>
                    <w:jc w:val="center"/>
                  </w:pPr>
                </w:p>
              </w:tc>
              <w:tc>
                <w:tcPr>
                  <w:tcW w:w="1346" w:type="dxa"/>
                </w:tcPr>
                <w:p w:rsidR="003162AB" w:rsidRPr="003225C4" w:rsidRDefault="003162AB" w:rsidP="003162AB">
                  <w:pPr>
                    <w:framePr w:hSpace="180" w:wrap="around" w:vAnchor="page" w:hAnchor="margin" w:y="2345"/>
                    <w:jc w:val="center"/>
                    <w:rPr>
                      <w:b/>
                    </w:rPr>
                  </w:pPr>
                  <w:r w:rsidRPr="003225C4">
                    <w:rPr>
                      <w:b/>
                    </w:rPr>
                    <w:t>25,000</w:t>
                  </w:r>
                </w:p>
              </w:tc>
              <w:tc>
                <w:tcPr>
                  <w:tcW w:w="1346" w:type="dxa"/>
                </w:tcPr>
                <w:p w:rsidR="003162AB" w:rsidRPr="003225C4" w:rsidRDefault="003162AB" w:rsidP="003162AB">
                  <w:pPr>
                    <w:framePr w:hSpace="180" w:wrap="around" w:vAnchor="page" w:hAnchor="margin" w:y="2345"/>
                    <w:jc w:val="center"/>
                    <w:rPr>
                      <w:b/>
                    </w:rPr>
                  </w:pPr>
                  <w:r w:rsidRPr="003225C4">
                    <w:rPr>
                      <w:b/>
                    </w:rPr>
                    <w:t>50,000</w:t>
                  </w:r>
                </w:p>
              </w:tc>
              <w:tc>
                <w:tcPr>
                  <w:tcW w:w="1347" w:type="dxa"/>
                </w:tcPr>
                <w:p w:rsidR="003162AB" w:rsidRPr="003225C4" w:rsidRDefault="003162AB" w:rsidP="003162AB">
                  <w:pPr>
                    <w:framePr w:hSpace="180" w:wrap="around" w:vAnchor="page" w:hAnchor="margin" w:y="2345"/>
                    <w:jc w:val="center"/>
                    <w:rPr>
                      <w:b/>
                    </w:rPr>
                  </w:pPr>
                  <w:r w:rsidRPr="003225C4">
                    <w:rPr>
                      <w:b/>
                    </w:rPr>
                    <w:t>75,000</w:t>
                  </w:r>
                </w:p>
              </w:tc>
            </w:tr>
            <w:tr w:rsidR="003162AB" w:rsidRPr="003225C4" w:rsidTr="003162AB">
              <w:tc>
                <w:tcPr>
                  <w:tcW w:w="1500" w:type="dxa"/>
                </w:tcPr>
                <w:p w:rsidR="003162AB" w:rsidRPr="003225C4" w:rsidRDefault="003162AB" w:rsidP="003162AB">
                  <w:pPr>
                    <w:framePr w:hSpace="180" w:wrap="around" w:vAnchor="page" w:hAnchor="margin" w:y="2345"/>
                    <w:rPr>
                      <w:i/>
                    </w:rPr>
                  </w:pPr>
                  <w:r w:rsidRPr="003225C4">
                    <w:rPr>
                      <w:i/>
                    </w:rPr>
                    <w:t>£20,000/QALY</w:t>
                  </w:r>
                </w:p>
              </w:tc>
              <w:tc>
                <w:tcPr>
                  <w:tcW w:w="1322" w:type="dxa"/>
                </w:tcPr>
                <w:p w:rsidR="003162AB" w:rsidRPr="003225C4" w:rsidRDefault="003162AB" w:rsidP="003162AB">
                  <w:pPr>
                    <w:framePr w:hSpace="180" w:wrap="around" w:vAnchor="page" w:hAnchor="margin" w:y="2345"/>
                    <w:jc w:val="right"/>
                  </w:pPr>
                  <w:r w:rsidRPr="003225C4">
                    <w:t>4</w:t>
                  </w:r>
                </w:p>
              </w:tc>
              <w:tc>
                <w:tcPr>
                  <w:tcW w:w="1346" w:type="dxa"/>
                </w:tcPr>
                <w:p w:rsidR="003162AB" w:rsidRPr="003225C4" w:rsidRDefault="003162AB" w:rsidP="003162AB">
                  <w:pPr>
                    <w:framePr w:hSpace="180" w:wrap="around" w:vAnchor="page" w:hAnchor="margin" w:y="2345"/>
                    <w:jc w:val="right"/>
                  </w:pPr>
                  <w:r w:rsidRPr="003225C4">
                    <w:t>0.10</w:t>
                  </w:r>
                </w:p>
              </w:tc>
              <w:tc>
                <w:tcPr>
                  <w:tcW w:w="1346" w:type="dxa"/>
                </w:tcPr>
                <w:p w:rsidR="003162AB" w:rsidRPr="003225C4" w:rsidRDefault="003162AB" w:rsidP="003162AB">
                  <w:pPr>
                    <w:framePr w:hSpace="180" w:wrap="around" w:vAnchor="page" w:hAnchor="margin" w:y="2345"/>
                    <w:jc w:val="right"/>
                  </w:pPr>
                  <w:r w:rsidRPr="003225C4">
                    <w:t>0.20</w:t>
                  </w:r>
                </w:p>
              </w:tc>
              <w:tc>
                <w:tcPr>
                  <w:tcW w:w="1347" w:type="dxa"/>
                </w:tcPr>
                <w:p w:rsidR="003162AB" w:rsidRPr="003225C4" w:rsidRDefault="003162AB" w:rsidP="003162AB">
                  <w:pPr>
                    <w:framePr w:hSpace="180" w:wrap="around" w:vAnchor="page" w:hAnchor="margin" w:y="2345"/>
                    <w:jc w:val="right"/>
                  </w:pPr>
                  <w:r w:rsidRPr="003225C4">
                    <w:t>0.30</w:t>
                  </w:r>
                </w:p>
              </w:tc>
            </w:tr>
            <w:tr w:rsidR="003162AB" w:rsidRPr="003225C4" w:rsidTr="003162AB">
              <w:tc>
                <w:tcPr>
                  <w:tcW w:w="1500" w:type="dxa"/>
                </w:tcPr>
                <w:p w:rsidR="003162AB" w:rsidRPr="003225C4" w:rsidRDefault="003162AB" w:rsidP="003162AB">
                  <w:pPr>
                    <w:framePr w:hSpace="180" w:wrap="around" w:vAnchor="page" w:hAnchor="margin" w:y="2345"/>
                    <w:rPr>
                      <w:i/>
                    </w:rPr>
                  </w:pPr>
                  <w:r w:rsidRPr="003225C4">
                    <w:rPr>
                      <w:i/>
                    </w:rPr>
                    <w:t>£30,000/QALY</w:t>
                  </w:r>
                </w:p>
              </w:tc>
              <w:tc>
                <w:tcPr>
                  <w:tcW w:w="1322" w:type="dxa"/>
                </w:tcPr>
                <w:p w:rsidR="003162AB" w:rsidRPr="003225C4" w:rsidRDefault="003162AB" w:rsidP="003162AB">
                  <w:pPr>
                    <w:framePr w:hSpace="180" w:wrap="around" w:vAnchor="page" w:hAnchor="margin" w:y="2345"/>
                    <w:jc w:val="right"/>
                  </w:pPr>
                  <w:r w:rsidRPr="003225C4">
                    <w:t>2</w:t>
                  </w:r>
                </w:p>
              </w:tc>
              <w:tc>
                <w:tcPr>
                  <w:tcW w:w="1346" w:type="dxa"/>
                </w:tcPr>
                <w:p w:rsidR="003162AB" w:rsidRPr="003225C4" w:rsidRDefault="003162AB" w:rsidP="003162AB">
                  <w:pPr>
                    <w:framePr w:hSpace="180" w:wrap="around" w:vAnchor="page" w:hAnchor="margin" w:y="2345"/>
                    <w:jc w:val="right"/>
                  </w:pPr>
                  <w:r w:rsidRPr="003225C4">
                    <w:t>0.04</w:t>
                  </w:r>
                </w:p>
              </w:tc>
              <w:tc>
                <w:tcPr>
                  <w:tcW w:w="1346" w:type="dxa"/>
                </w:tcPr>
                <w:p w:rsidR="003162AB" w:rsidRPr="003225C4" w:rsidRDefault="003162AB" w:rsidP="003162AB">
                  <w:pPr>
                    <w:framePr w:hSpace="180" w:wrap="around" w:vAnchor="page" w:hAnchor="margin" w:y="2345"/>
                    <w:jc w:val="right"/>
                  </w:pPr>
                  <w:r w:rsidRPr="003225C4">
                    <w:t>0.08</w:t>
                  </w:r>
                </w:p>
              </w:tc>
              <w:tc>
                <w:tcPr>
                  <w:tcW w:w="1347" w:type="dxa"/>
                </w:tcPr>
                <w:p w:rsidR="003162AB" w:rsidRPr="003225C4" w:rsidRDefault="003162AB" w:rsidP="003162AB">
                  <w:pPr>
                    <w:framePr w:hSpace="180" w:wrap="around" w:vAnchor="page" w:hAnchor="margin" w:y="2345"/>
                    <w:jc w:val="right"/>
                  </w:pPr>
                  <w:r w:rsidRPr="003225C4">
                    <w:t>0.12</w:t>
                  </w:r>
                </w:p>
              </w:tc>
            </w:tr>
          </w:tbl>
          <w:p w:rsidR="003162AB" w:rsidRPr="003225C4" w:rsidRDefault="003162AB" w:rsidP="003162AB"/>
        </w:tc>
      </w:tr>
      <w:tr w:rsidR="003162AB" w:rsidRPr="003225C4" w:rsidTr="003162AB">
        <w:trPr>
          <w:divId w:val="1548566716"/>
        </w:trPr>
        <w:tc>
          <w:tcPr>
            <w:tcW w:w="7087" w:type="dxa"/>
          </w:tcPr>
          <w:p w:rsidR="003162AB" w:rsidRPr="003225C4" w:rsidRDefault="003162AB" w:rsidP="003162AB">
            <w:pPr>
              <w:pStyle w:val="ListParagraph"/>
              <w:numPr>
                <w:ilvl w:val="0"/>
                <w:numId w:val="14"/>
              </w:numPr>
              <w:spacing w:line="240" w:lineRule="auto"/>
              <w:jc w:val="center"/>
              <w:rPr>
                <w:b/>
              </w:rPr>
            </w:pPr>
            <w:r w:rsidRPr="003225C4">
              <w:rPr>
                <w:b/>
              </w:rPr>
              <w:t>Initial CHADS</w:t>
            </w:r>
            <w:r w:rsidRPr="003225C4">
              <w:rPr>
                <w:b/>
                <w:vertAlign w:val="subscript"/>
              </w:rPr>
              <w:t>2</w:t>
            </w:r>
            <w:r w:rsidRPr="003225C4">
              <w:rPr>
                <w:b/>
              </w:rPr>
              <w:t xml:space="preserve"> score of zero points</w:t>
            </w:r>
          </w:p>
        </w:tc>
        <w:tc>
          <w:tcPr>
            <w:tcW w:w="7087" w:type="dxa"/>
          </w:tcPr>
          <w:p w:rsidR="003162AB" w:rsidRPr="003225C4" w:rsidRDefault="003162AB" w:rsidP="003162AB">
            <w:pPr>
              <w:pStyle w:val="ListParagraph"/>
              <w:numPr>
                <w:ilvl w:val="0"/>
                <w:numId w:val="14"/>
              </w:numPr>
              <w:spacing w:line="240" w:lineRule="auto"/>
              <w:jc w:val="center"/>
              <w:rPr>
                <w:b/>
              </w:rPr>
            </w:pPr>
            <w:r w:rsidRPr="003225C4">
              <w:rPr>
                <w:b/>
              </w:rPr>
              <w:t>Initial CHADS</w:t>
            </w:r>
            <w:r w:rsidRPr="003225C4">
              <w:rPr>
                <w:b/>
                <w:vertAlign w:val="subscript"/>
              </w:rPr>
              <w:t>2</w:t>
            </w:r>
            <w:r w:rsidRPr="003225C4">
              <w:rPr>
                <w:b/>
              </w:rPr>
              <w:t xml:space="preserve"> score of one point</w:t>
            </w:r>
          </w:p>
        </w:tc>
      </w:tr>
    </w:tbl>
    <w:p w:rsidR="006D0808" w:rsidRPr="003225C4" w:rsidRDefault="003162AB" w:rsidP="005468D5">
      <w:pPr>
        <w:pStyle w:val="Caption"/>
        <w:divId w:val="1548566716"/>
        <w:rPr>
          <w:color w:val="auto"/>
        </w:rPr>
      </w:pPr>
      <w:bookmarkStart w:id="17" w:name="_Ref335134846"/>
      <w:r w:rsidRPr="003225C4">
        <w:rPr>
          <w:color w:val="auto"/>
        </w:rPr>
        <w:t xml:space="preserve">Table </w:t>
      </w:r>
      <w:r w:rsidR="00DE0591" w:rsidRPr="003225C4">
        <w:rPr>
          <w:color w:val="auto"/>
        </w:rPr>
        <w:fldChar w:fldCharType="begin"/>
      </w:r>
      <w:r w:rsidRPr="003225C4">
        <w:rPr>
          <w:color w:val="auto"/>
        </w:rPr>
        <w:instrText xml:space="preserve"> SEQ Table \* ARABIC </w:instrText>
      </w:r>
      <w:r w:rsidR="00DE0591" w:rsidRPr="003225C4">
        <w:rPr>
          <w:color w:val="auto"/>
        </w:rPr>
        <w:fldChar w:fldCharType="separate"/>
      </w:r>
      <w:r w:rsidR="000C4858" w:rsidRPr="003225C4">
        <w:rPr>
          <w:noProof/>
          <w:color w:val="auto"/>
        </w:rPr>
        <w:t>6</w:t>
      </w:r>
      <w:r w:rsidR="00DE0591" w:rsidRPr="003225C4">
        <w:rPr>
          <w:color w:val="auto"/>
        </w:rPr>
        <w:fldChar w:fldCharType="end"/>
      </w:r>
      <w:bookmarkEnd w:id="17"/>
      <w:r w:rsidRPr="003225C4">
        <w:rPr>
          <w:color w:val="auto"/>
        </w:rPr>
        <w:t xml:space="preserve"> Expected value of perfect information at a range of maximum acceptable incremental cost effectiv</w:t>
      </w:r>
      <w:r w:rsidR="00BE73AD" w:rsidRPr="003225C4">
        <w:rPr>
          <w:color w:val="auto"/>
        </w:rPr>
        <w:t>e</w:t>
      </w:r>
      <w:r w:rsidRPr="003225C4">
        <w:rPr>
          <w:color w:val="auto"/>
        </w:rPr>
        <w:t>ness ratios (MAICERs), for scenarios involving fifty year old males and the decisio</w:t>
      </w:r>
      <w:r w:rsidR="003C217E" w:rsidRPr="003225C4">
        <w:rPr>
          <w:color w:val="auto"/>
        </w:rPr>
        <w:t>n whether to prescribe warfarin</w:t>
      </w:r>
    </w:p>
    <w:p w:rsidR="006D0808" w:rsidRPr="003225C4" w:rsidRDefault="006D0808" w:rsidP="003C217E">
      <w:pPr>
        <w:divId w:val="1548566716"/>
        <w:rPr>
          <w:lang w:val="en-GB"/>
        </w:rPr>
        <w:sectPr w:rsidR="006D0808" w:rsidRPr="003225C4" w:rsidSect="006D0808">
          <w:pgSz w:w="16838" w:h="11906" w:orient="landscape"/>
          <w:pgMar w:top="1440" w:right="1440" w:bottom="1440" w:left="1440" w:header="709" w:footer="709" w:gutter="0"/>
          <w:cols w:space="708"/>
          <w:docGrid w:linePitch="360"/>
        </w:sectPr>
      </w:pPr>
    </w:p>
    <w:p w:rsidR="00920A0B" w:rsidRPr="003225C4" w:rsidRDefault="0098691C" w:rsidP="0098691C">
      <w:pPr>
        <w:pStyle w:val="Caption"/>
        <w:divId w:val="1548566716"/>
        <w:rPr>
          <w:color w:val="auto"/>
        </w:rPr>
      </w:pPr>
      <w:bookmarkStart w:id="18" w:name="_Ref335141468"/>
      <w:r w:rsidRPr="003225C4">
        <w:rPr>
          <w:color w:val="auto"/>
        </w:rPr>
        <w:lastRenderedPageBreak/>
        <w:t xml:space="preserve">Table </w:t>
      </w:r>
      <w:r w:rsidR="00DE0591" w:rsidRPr="003225C4">
        <w:rPr>
          <w:color w:val="auto"/>
        </w:rPr>
        <w:fldChar w:fldCharType="begin"/>
      </w:r>
      <w:r w:rsidRPr="003225C4">
        <w:rPr>
          <w:color w:val="auto"/>
        </w:rPr>
        <w:instrText xml:space="preserve"> SEQ Table \* ARABIC </w:instrText>
      </w:r>
      <w:r w:rsidR="00DE0591" w:rsidRPr="003225C4">
        <w:rPr>
          <w:color w:val="auto"/>
        </w:rPr>
        <w:fldChar w:fldCharType="separate"/>
      </w:r>
      <w:r w:rsidR="000C4858" w:rsidRPr="003225C4">
        <w:rPr>
          <w:noProof/>
          <w:color w:val="auto"/>
        </w:rPr>
        <w:t>7</w:t>
      </w:r>
      <w:r w:rsidR="00DE0591" w:rsidRPr="003225C4">
        <w:rPr>
          <w:color w:val="auto"/>
        </w:rPr>
        <w:fldChar w:fldCharType="end"/>
      </w:r>
      <w:bookmarkEnd w:id="18"/>
      <w:r w:rsidRPr="003225C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3225C4">
        <w:rPr>
          <w:color w:val="auto"/>
        </w:rPr>
        <w:t xml:space="preserve"> </w:t>
      </w:r>
      <w:commentRangeStart w:id="19"/>
      <w:r w:rsidR="00040779" w:rsidRPr="003225C4">
        <w:rPr>
          <w:color w:val="auto"/>
        </w:rPr>
        <w:t>The four cells with sensitivity and specificity values closest to the empirical values are underlined</w:t>
      </w:r>
      <w:r w:rsidR="0053772E" w:rsidRPr="003225C4">
        <w:rPr>
          <w:color w:val="auto"/>
        </w:rPr>
        <w:t>.</w:t>
      </w:r>
      <w:r w:rsidRPr="003225C4">
        <w:rPr>
          <w:color w:val="auto"/>
        </w:rPr>
        <w:t xml:space="preserve"> </w:t>
      </w:r>
      <w:commentRangeEnd w:id="19"/>
      <w:r w:rsidR="0053772E" w:rsidRPr="003225C4">
        <w:rPr>
          <w:rStyle w:val="CommentReference"/>
          <w:rFonts w:ascii="Times New Roman" w:eastAsia="Times New Roman" w:hAnsi="Times New Roman" w:cs="Times New Roman"/>
          <w:b w:val="0"/>
          <w:bCs w:val="0"/>
          <w:color w:val="auto"/>
          <w:lang w:eastAsia="en-GB" w:bidi="ar-SA"/>
        </w:rPr>
        <w:commentReference w:id="19"/>
      </w:r>
      <w:r w:rsidRPr="003225C4">
        <w:rPr>
          <w:color w:val="auto"/>
        </w:rPr>
        <w:t>(Amounts in £1000 / QALY; &gt;99; Over £99,000/QALY; D: Dominated)</w:t>
      </w:r>
    </w:p>
    <w:tbl>
      <w:tblPr>
        <w:tblW w:w="7638" w:type="dxa"/>
        <w:tblInd w:w="-34" w:type="dxa"/>
        <w:tblLook w:val="04A0"/>
      </w:tblPr>
      <w:tblGrid>
        <w:gridCol w:w="658"/>
        <w:gridCol w:w="618"/>
        <w:gridCol w:w="495"/>
        <w:gridCol w:w="529"/>
        <w:gridCol w:w="529"/>
        <w:gridCol w:w="529"/>
        <w:gridCol w:w="529"/>
        <w:gridCol w:w="645"/>
        <w:gridCol w:w="645"/>
        <w:gridCol w:w="645"/>
        <w:gridCol w:w="645"/>
        <w:gridCol w:w="645"/>
        <w:gridCol w:w="526"/>
      </w:tblGrid>
      <w:tr w:rsidR="003162AB" w:rsidRPr="003225C4" w:rsidTr="006D0808">
        <w:trPr>
          <w:divId w:val="1548566716"/>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3162AB" w:rsidRPr="003225C4" w:rsidRDefault="003162AB" w:rsidP="0098691C">
            <w:pPr>
              <w:spacing w:after="0" w:line="240" w:lineRule="auto"/>
              <w:jc w:val="center"/>
              <w:rPr>
                <w:rFonts w:ascii="Calibri" w:eastAsia="Times New Roman" w:hAnsi="Calibri" w:cs="Calibri"/>
                <w:b/>
                <w:bCs/>
                <w:i/>
                <w:iCs/>
                <w:lang w:eastAsia="en-GB"/>
              </w:rPr>
            </w:pPr>
            <w:r w:rsidRPr="003225C4">
              <w:rPr>
                <w:rFonts w:ascii="Calibri" w:eastAsia="Times New Roman" w:hAnsi="Calibri" w:cs="Calibri"/>
                <w:b/>
                <w:bCs/>
                <w:i/>
                <w:iCs/>
                <w:lang w:eastAsia="en-GB"/>
              </w:rPr>
              <w:t xml:space="preserve">b) </w:t>
            </w:r>
            <w:r w:rsidR="0098691C" w:rsidRPr="003225C4">
              <w:rPr>
                <w:rFonts w:ascii="Calibri" w:eastAsia="Times New Roman" w:hAnsi="Calibri" w:cs="Calibri"/>
                <w:b/>
                <w:bCs/>
                <w:i/>
                <w:iCs/>
                <w:lang w:eastAsia="en-GB"/>
              </w:rPr>
              <w:t>CHADS</w:t>
            </w:r>
            <w:r w:rsidR="0098691C" w:rsidRPr="003225C4">
              <w:rPr>
                <w:rFonts w:ascii="Calibri" w:eastAsia="Times New Roman" w:hAnsi="Calibri" w:cs="Calibri"/>
                <w:b/>
                <w:bCs/>
                <w:i/>
                <w:iCs/>
                <w:vertAlign w:val="subscript"/>
                <w:lang w:eastAsia="en-GB"/>
              </w:rPr>
              <w:t>2</w:t>
            </w:r>
            <w:r w:rsidR="0098691C" w:rsidRPr="003225C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Sensitivity</w:t>
            </w:r>
          </w:p>
        </w:tc>
      </w:tr>
      <w:tr w:rsidR="003162AB" w:rsidRPr="003225C4" w:rsidTr="006D0808">
        <w:trPr>
          <w:divId w:val="1548566716"/>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3162AB" w:rsidRPr="003225C4" w:rsidRDefault="0098691C" w:rsidP="003162AB">
            <w:pPr>
              <w:spacing w:after="0" w:line="240" w:lineRule="auto"/>
              <w:jc w:val="center"/>
              <w:rPr>
                <w:rFonts w:ascii="Calibri" w:eastAsia="Times New Roman" w:hAnsi="Calibri" w:cs="Calibri"/>
                <w:b/>
                <w:bCs/>
                <w:i/>
                <w:iCs/>
                <w:lang w:eastAsia="en-GB"/>
              </w:rPr>
            </w:pPr>
            <w:r w:rsidRPr="003225C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1</w:t>
            </w:r>
          </w:p>
        </w:tc>
      </w:tr>
      <w:tr w:rsidR="003162AB" w:rsidRPr="003225C4" w:rsidTr="006D0808">
        <w:trPr>
          <w:divId w:val="1548566716"/>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D62831"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6</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3</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3.9</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3.7</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6</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5</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4</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4</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4</w:t>
            </w:r>
          </w:p>
        </w:tc>
      </w:tr>
      <w:tr w:rsidR="003162AB" w:rsidRPr="003225C4" w:rsidTr="006D0808">
        <w:trPr>
          <w:divId w:val="1548566716"/>
          <w:trHeight w:val="293"/>
        </w:trPr>
        <w:tc>
          <w:tcPr>
            <w:tcW w:w="658" w:type="dxa"/>
            <w:vMerge/>
            <w:tcBorders>
              <w:top w:val="nil"/>
              <w:left w:val="single" w:sz="4" w:space="0" w:color="auto"/>
              <w:bottom w:val="single" w:sz="4" w:space="0" w:color="auto"/>
              <w:right w:val="single" w:sz="4" w:space="0" w:color="auto"/>
            </w:tcBorders>
            <w:vAlign w:val="center"/>
            <w:hideMark/>
          </w:tcPr>
          <w:p w:rsidR="003162AB" w:rsidRPr="003225C4" w:rsidRDefault="003162AB" w:rsidP="003162AB">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3162AB" w:rsidRPr="003225C4" w:rsidRDefault="003162AB" w:rsidP="003162AB">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3</w:t>
            </w:r>
          </w:p>
        </w:tc>
      </w:tr>
    </w:tbl>
    <w:tbl>
      <w:tblPr>
        <w:tblpPr w:leftFromText="180" w:rightFromText="180" w:vertAnchor="page" w:horzAnchor="margin" w:tblpY="6524"/>
        <w:tblW w:w="0" w:type="auto"/>
        <w:tblLook w:val="04A0"/>
      </w:tblPr>
      <w:tblGrid>
        <w:gridCol w:w="556"/>
        <w:gridCol w:w="686"/>
        <w:gridCol w:w="426"/>
        <w:gridCol w:w="567"/>
        <w:gridCol w:w="567"/>
        <w:gridCol w:w="567"/>
        <w:gridCol w:w="567"/>
        <w:gridCol w:w="567"/>
        <w:gridCol w:w="567"/>
        <w:gridCol w:w="780"/>
        <w:gridCol w:w="709"/>
        <w:gridCol w:w="607"/>
        <w:gridCol w:w="552"/>
      </w:tblGrid>
      <w:tr w:rsidR="006D0808" w:rsidRPr="003225C4" w:rsidTr="006D0808">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D0808" w:rsidRPr="003225C4" w:rsidRDefault="006D0808" w:rsidP="006D0808">
            <w:pPr>
              <w:spacing w:after="0" w:line="240" w:lineRule="auto"/>
              <w:jc w:val="center"/>
              <w:rPr>
                <w:rFonts w:ascii="Calibri" w:eastAsia="Times New Roman" w:hAnsi="Calibri" w:cs="Calibri"/>
                <w:b/>
                <w:bCs/>
                <w:i/>
                <w:iCs/>
                <w:lang w:eastAsia="en-GB"/>
              </w:rPr>
            </w:pPr>
            <w:r w:rsidRPr="003225C4">
              <w:rPr>
                <w:rFonts w:ascii="Calibri" w:eastAsia="Times New Roman" w:hAnsi="Calibri" w:cs="Calibri"/>
                <w:b/>
                <w:bCs/>
                <w:i/>
                <w:iCs/>
                <w:lang w:eastAsia="en-GB"/>
              </w:rPr>
              <w:t>a) CHADS</w:t>
            </w:r>
            <w:r w:rsidRPr="003225C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Sensitivity</w:t>
            </w:r>
          </w:p>
        </w:tc>
      </w:tr>
      <w:tr w:rsidR="006D0808" w:rsidRPr="003225C4" w:rsidTr="006D0808">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6D0808" w:rsidRPr="003225C4" w:rsidRDefault="006D0808" w:rsidP="006D0808">
            <w:pPr>
              <w:spacing w:after="0" w:line="240" w:lineRule="auto"/>
              <w:jc w:val="center"/>
              <w:rPr>
                <w:rFonts w:ascii="Calibri" w:eastAsia="Times New Roman" w:hAnsi="Calibri" w:cs="Calibri"/>
                <w:b/>
                <w:bCs/>
                <w:i/>
                <w:iCs/>
                <w:lang w:eastAsia="en-GB"/>
              </w:rPr>
            </w:pPr>
            <w:r w:rsidRPr="003225C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1</w:t>
            </w:r>
          </w:p>
        </w:tc>
      </w:tr>
      <w:tr w:rsidR="006D0808" w:rsidRPr="003225C4" w:rsidTr="006D0808">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r w:rsidRPr="003225C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D62831"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4</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5.7</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4.9</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u w:val="single"/>
                <w:lang w:eastAsia="en-GB"/>
              </w:rPr>
            </w:pPr>
            <w:r w:rsidRPr="003225C4">
              <w:rPr>
                <w:rFonts w:ascii="Calibri" w:eastAsia="Times New Roman" w:hAnsi="Calibri" w:cs="Calibri"/>
                <w:u w:val="single"/>
                <w:lang w:eastAsia="en-GB"/>
              </w:rPr>
              <w:t>4.4</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2</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0</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8</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8</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7</w:t>
            </w:r>
          </w:p>
        </w:tc>
      </w:tr>
      <w:tr w:rsidR="006D0808" w:rsidRPr="003225C4" w:rsidTr="006D0808">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6D0808" w:rsidRPr="003225C4" w:rsidRDefault="006D0808" w:rsidP="006D0808">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b/>
                <w:bCs/>
                <w:lang w:eastAsia="en-GB"/>
              </w:rPr>
            </w:pPr>
            <w:r w:rsidRPr="003225C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D0808" w:rsidRPr="003225C4" w:rsidRDefault="006D0808" w:rsidP="006D0808">
            <w:pPr>
              <w:spacing w:after="0" w:line="240" w:lineRule="auto"/>
              <w:jc w:val="center"/>
              <w:rPr>
                <w:rFonts w:ascii="Calibri" w:eastAsia="Times New Roman" w:hAnsi="Calibri" w:cs="Calibri"/>
                <w:lang w:eastAsia="en-GB"/>
              </w:rPr>
            </w:pPr>
            <w:r w:rsidRPr="003225C4">
              <w:rPr>
                <w:rFonts w:ascii="Calibri" w:eastAsia="Times New Roman" w:hAnsi="Calibri" w:cs="Calibri"/>
                <w:lang w:eastAsia="en-GB"/>
              </w:rPr>
              <w:t>3.6</w:t>
            </w:r>
          </w:p>
        </w:tc>
      </w:tr>
    </w:tbl>
    <w:p w:rsidR="0098691C" w:rsidRPr="003225C4" w:rsidRDefault="0098691C" w:rsidP="003162AB">
      <w:pPr>
        <w:divId w:val="1548566716"/>
        <w:rPr>
          <w:highlight w:val="yellow"/>
        </w:rPr>
      </w:pPr>
    </w:p>
    <w:p w:rsidR="0098691C" w:rsidRPr="003225C4" w:rsidRDefault="0098691C" w:rsidP="003162AB">
      <w:pPr>
        <w:divId w:val="1548566716"/>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6D0808" w:rsidRPr="003225C4" w:rsidRDefault="006D0808">
      <w:pPr>
        <w:spacing w:line="276" w:lineRule="auto"/>
        <w:jc w:val="left"/>
        <w:rPr>
          <w:highlight w:val="yellow"/>
        </w:rPr>
      </w:pPr>
    </w:p>
    <w:p w:rsidR="002D3329" w:rsidRPr="003225C4" w:rsidRDefault="002D3329">
      <w:pPr>
        <w:spacing w:line="276" w:lineRule="auto"/>
        <w:jc w:val="left"/>
        <w:rPr>
          <w:highlight w:val="yellow"/>
        </w:rPr>
      </w:pPr>
      <w:r w:rsidRPr="003225C4">
        <w:rPr>
          <w:highlight w:val="yellow"/>
        </w:rPr>
        <w:br w:type="page"/>
      </w:r>
    </w:p>
    <w:p w:rsidR="003162AB" w:rsidRPr="003225C4" w:rsidRDefault="003A6116" w:rsidP="003A6116">
      <w:pPr>
        <w:pStyle w:val="Caption"/>
        <w:divId w:val="1548566716"/>
        <w:rPr>
          <w:color w:val="auto"/>
          <w:highlight w:val="yellow"/>
        </w:rPr>
      </w:pPr>
      <w:bookmarkStart w:id="20" w:name="_Ref335142114"/>
      <w:r w:rsidRPr="003225C4">
        <w:rPr>
          <w:color w:val="auto"/>
        </w:rPr>
        <w:lastRenderedPageBreak/>
        <w:t xml:space="preserve">Table </w:t>
      </w:r>
      <w:r w:rsidR="00DE0591" w:rsidRPr="003225C4">
        <w:rPr>
          <w:color w:val="auto"/>
        </w:rPr>
        <w:fldChar w:fldCharType="begin"/>
      </w:r>
      <w:r w:rsidRPr="003225C4">
        <w:rPr>
          <w:color w:val="auto"/>
        </w:rPr>
        <w:instrText xml:space="preserve"> SEQ Table \* ARABIC </w:instrText>
      </w:r>
      <w:r w:rsidR="00DE0591" w:rsidRPr="003225C4">
        <w:rPr>
          <w:color w:val="auto"/>
        </w:rPr>
        <w:fldChar w:fldCharType="separate"/>
      </w:r>
      <w:r w:rsidR="000C4858" w:rsidRPr="003225C4">
        <w:rPr>
          <w:noProof/>
          <w:color w:val="auto"/>
        </w:rPr>
        <w:t>8</w:t>
      </w:r>
      <w:r w:rsidR="00DE0591" w:rsidRPr="003225C4">
        <w:rPr>
          <w:color w:val="auto"/>
        </w:rPr>
        <w:fldChar w:fldCharType="end"/>
      </w:r>
      <w:bookmarkEnd w:id="20"/>
      <w:r w:rsidRPr="003225C4">
        <w:rPr>
          <w:color w:val="auto"/>
        </w:rPr>
        <w:t xml:space="preserve"> Qualitative summary of results of all 14 scenarios</w:t>
      </w:r>
    </w:p>
    <w:tbl>
      <w:tblPr>
        <w:tblStyle w:val="TableGrid"/>
        <w:tblW w:w="0" w:type="auto"/>
        <w:tblLayout w:type="fixed"/>
        <w:tblLook w:val="04A0"/>
      </w:tblPr>
      <w:tblGrid>
        <w:gridCol w:w="675"/>
        <w:gridCol w:w="882"/>
        <w:gridCol w:w="1121"/>
        <w:gridCol w:w="1258"/>
        <w:gridCol w:w="1842"/>
        <w:gridCol w:w="1701"/>
        <w:gridCol w:w="1701"/>
      </w:tblGrid>
      <w:tr w:rsidR="003225C4" w:rsidRPr="003225C4" w:rsidTr="003225C4">
        <w:trPr>
          <w:divId w:val="1548566716"/>
          <w:trHeight w:val="318"/>
        </w:trPr>
        <w:tc>
          <w:tcPr>
            <w:tcW w:w="675" w:type="dxa"/>
            <w:vMerge w:val="restart"/>
          </w:tcPr>
          <w:p w:rsidR="002D3329" w:rsidRPr="003225C4" w:rsidRDefault="002D3329" w:rsidP="003162AB">
            <w:r w:rsidRPr="003225C4">
              <w:t>Age</w:t>
            </w:r>
          </w:p>
        </w:tc>
        <w:tc>
          <w:tcPr>
            <w:tcW w:w="882" w:type="dxa"/>
            <w:vMerge w:val="restart"/>
          </w:tcPr>
          <w:p w:rsidR="002D3329" w:rsidRPr="003225C4" w:rsidRDefault="002D3329" w:rsidP="003162AB">
            <w:r w:rsidRPr="003225C4">
              <w:t>Gender</w:t>
            </w:r>
          </w:p>
        </w:tc>
        <w:tc>
          <w:tcPr>
            <w:tcW w:w="1121" w:type="dxa"/>
            <w:vMerge w:val="restart"/>
          </w:tcPr>
          <w:p w:rsidR="002D3329" w:rsidRPr="003225C4" w:rsidRDefault="002D3329" w:rsidP="003162AB">
            <w:r w:rsidRPr="003225C4">
              <w:t>CHADS</w:t>
            </w:r>
            <w:r w:rsidRPr="003225C4">
              <w:rPr>
                <w:vertAlign w:val="subscript"/>
              </w:rPr>
              <w:t>2</w:t>
            </w:r>
            <w:r w:rsidRPr="003225C4">
              <w:t xml:space="preserve"> score of 1</w:t>
            </w:r>
          </w:p>
        </w:tc>
        <w:tc>
          <w:tcPr>
            <w:tcW w:w="1258" w:type="dxa"/>
            <w:vMerge w:val="restart"/>
          </w:tcPr>
          <w:p w:rsidR="002D3329" w:rsidRPr="003225C4" w:rsidRDefault="002D3329" w:rsidP="003162AB">
            <w:r w:rsidRPr="003225C4">
              <w:t>OAC</w:t>
            </w:r>
          </w:p>
        </w:tc>
        <w:tc>
          <w:tcPr>
            <w:tcW w:w="1842" w:type="dxa"/>
            <w:vMerge w:val="restart"/>
          </w:tcPr>
          <w:p w:rsidR="002D3329" w:rsidRPr="003225C4" w:rsidRDefault="002D3329" w:rsidP="003225C4">
            <w:r w:rsidRPr="003225C4">
              <w:t xml:space="preserve">Ruled out by simple </w:t>
            </w:r>
            <w:r w:rsidR="003225C4" w:rsidRPr="003225C4">
              <w:t>d</w:t>
            </w:r>
            <w:r w:rsidRPr="003225C4">
              <w:t>ominance</w:t>
            </w:r>
          </w:p>
        </w:tc>
        <w:tc>
          <w:tcPr>
            <w:tcW w:w="3402" w:type="dxa"/>
            <w:gridSpan w:val="2"/>
          </w:tcPr>
          <w:p w:rsidR="002D3329" w:rsidRPr="003225C4" w:rsidRDefault="002D3329" w:rsidP="002D3329">
            <w:r w:rsidRPr="003225C4">
              <w:t>TTE optimal</w:t>
            </w:r>
          </w:p>
        </w:tc>
      </w:tr>
      <w:tr w:rsidR="003225C4" w:rsidRPr="003225C4" w:rsidTr="003225C4">
        <w:trPr>
          <w:divId w:val="1548566716"/>
          <w:trHeight w:val="327"/>
        </w:trPr>
        <w:tc>
          <w:tcPr>
            <w:tcW w:w="675" w:type="dxa"/>
            <w:vMerge/>
          </w:tcPr>
          <w:p w:rsidR="002D3329" w:rsidRPr="003225C4" w:rsidRDefault="002D3329" w:rsidP="003162AB"/>
        </w:tc>
        <w:tc>
          <w:tcPr>
            <w:tcW w:w="882" w:type="dxa"/>
            <w:vMerge/>
          </w:tcPr>
          <w:p w:rsidR="002D3329" w:rsidRPr="003225C4" w:rsidRDefault="002D3329" w:rsidP="003162AB"/>
        </w:tc>
        <w:tc>
          <w:tcPr>
            <w:tcW w:w="1121" w:type="dxa"/>
            <w:vMerge/>
          </w:tcPr>
          <w:p w:rsidR="002D3329" w:rsidRPr="003225C4" w:rsidRDefault="002D3329" w:rsidP="003162AB"/>
        </w:tc>
        <w:tc>
          <w:tcPr>
            <w:tcW w:w="1258" w:type="dxa"/>
            <w:vMerge/>
          </w:tcPr>
          <w:p w:rsidR="002D3329" w:rsidRPr="003225C4" w:rsidRDefault="002D3329" w:rsidP="003162AB"/>
        </w:tc>
        <w:tc>
          <w:tcPr>
            <w:tcW w:w="1842" w:type="dxa"/>
            <w:vMerge/>
          </w:tcPr>
          <w:p w:rsidR="002D3329" w:rsidRPr="003225C4" w:rsidRDefault="002D3329" w:rsidP="003162AB"/>
        </w:tc>
        <w:tc>
          <w:tcPr>
            <w:tcW w:w="1701" w:type="dxa"/>
          </w:tcPr>
          <w:p w:rsidR="002D3329" w:rsidRPr="003225C4" w:rsidRDefault="002D3329" w:rsidP="003225C4">
            <w:r w:rsidRPr="003225C4">
              <w:t>at £20,000/QALY</w:t>
            </w:r>
          </w:p>
        </w:tc>
        <w:tc>
          <w:tcPr>
            <w:tcW w:w="1701" w:type="dxa"/>
          </w:tcPr>
          <w:p w:rsidR="002D3329" w:rsidRPr="003225C4" w:rsidRDefault="002D3329" w:rsidP="003225C4">
            <w:r w:rsidRPr="003225C4">
              <w:t>At £30,000</w:t>
            </w:r>
            <w:r w:rsidR="003225C4" w:rsidRPr="003225C4">
              <w:t xml:space="preserve"> </w:t>
            </w:r>
            <w:r w:rsidRPr="003225C4">
              <w:t>/QALY</w:t>
            </w:r>
          </w:p>
        </w:tc>
      </w:tr>
      <w:tr w:rsidR="003225C4" w:rsidRPr="003225C4" w:rsidTr="003225C4">
        <w:trPr>
          <w:divId w:val="1548566716"/>
        </w:trPr>
        <w:tc>
          <w:tcPr>
            <w:tcW w:w="675" w:type="dxa"/>
          </w:tcPr>
          <w:p w:rsidR="002D3329" w:rsidRPr="003225C4" w:rsidRDefault="002D3329" w:rsidP="003162AB">
            <w:r w:rsidRPr="003225C4">
              <w:t>50</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no</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yes</w:t>
            </w:r>
          </w:p>
        </w:tc>
        <w:tc>
          <w:tcPr>
            <w:tcW w:w="1701" w:type="dxa"/>
          </w:tcPr>
          <w:p w:rsidR="002D3329" w:rsidRPr="003225C4" w:rsidRDefault="002D3329" w:rsidP="002D3329">
            <w:r w:rsidRPr="003225C4">
              <w:t>No</w:t>
            </w:r>
          </w:p>
        </w:tc>
        <w:tc>
          <w:tcPr>
            <w:tcW w:w="1701" w:type="dxa"/>
          </w:tcPr>
          <w:p w:rsidR="002D3329" w:rsidRPr="003225C4" w:rsidRDefault="002D3329" w:rsidP="002D3329">
            <w:r w:rsidRPr="003225C4">
              <w:t>No</w:t>
            </w:r>
          </w:p>
        </w:tc>
      </w:tr>
      <w:tr w:rsidR="003225C4" w:rsidRPr="003225C4" w:rsidTr="003225C4">
        <w:trPr>
          <w:divId w:val="1548566716"/>
        </w:trPr>
        <w:tc>
          <w:tcPr>
            <w:tcW w:w="675" w:type="dxa"/>
          </w:tcPr>
          <w:p w:rsidR="002D3329" w:rsidRPr="003225C4" w:rsidRDefault="002D3329" w:rsidP="003162AB">
            <w:r w:rsidRPr="003225C4">
              <w:t>50</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no</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yes</w:t>
            </w:r>
          </w:p>
        </w:tc>
        <w:tc>
          <w:tcPr>
            <w:tcW w:w="1701" w:type="dxa"/>
          </w:tcPr>
          <w:p w:rsidR="002D3329" w:rsidRPr="003225C4" w:rsidRDefault="002D3329" w:rsidP="002D3329">
            <w:r w:rsidRPr="003225C4">
              <w:t>No</w:t>
            </w:r>
          </w:p>
        </w:tc>
        <w:tc>
          <w:tcPr>
            <w:tcW w:w="1701" w:type="dxa"/>
          </w:tcPr>
          <w:p w:rsidR="002D3329" w:rsidRPr="003225C4" w:rsidRDefault="002D3329" w:rsidP="002D3329">
            <w:r w:rsidRPr="003225C4">
              <w:t>No</w:t>
            </w:r>
          </w:p>
        </w:tc>
      </w:tr>
      <w:tr w:rsidR="003225C4" w:rsidRPr="003225C4" w:rsidTr="003225C4">
        <w:trPr>
          <w:divId w:val="1548566716"/>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no</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No</w:t>
            </w:r>
          </w:p>
        </w:tc>
        <w:tc>
          <w:tcPr>
            <w:tcW w:w="1701" w:type="dxa"/>
          </w:tcPr>
          <w:p w:rsidR="002D3329" w:rsidRPr="003225C4" w:rsidRDefault="002D3329" w:rsidP="002D3329">
            <w:r w:rsidRPr="003225C4">
              <w:t>No</w:t>
            </w:r>
          </w:p>
        </w:tc>
      </w:tr>
      <w:tr w:rsidR="003225C4" w:rsidRPr="003225C4" w:rsidTr="003225C4">
        <w:trPr>
          <w:divId w:val="1548566716"/>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no</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no</w:t>
            </w:r>
          </w:p>
        </w:tc>
        <w:tc>
          <w:tcPr>
            <w:tcW w:w="1701" w:type="dxa"/>
          </w:tcPr>
          <w:p w:rsidR="002D3329" w:rsidRPr="003225C4" w:rsidRDefault="002D3329" w:rsidP="003162AB">
            <w:r w:rsidRPr="003225C4">
              <w:t>No</w:t>
            </w:r>
          </w:p>
        </w:tc>
        <w:tc>
          <w:tcPr>
            <w:tcW w:w="1701" w:type="dxa"/>
          </w:tcPr>
          <w:p w:rsidR="002D3329" w:rsidRPr="003225C4" w:rsidRDefault="002D3329" w:rsidP="003162AB">
            <w:r w:rsidRPr="003225C4">
              <w:t>No</w:t>
            </w:r>
          </w:p>
        </w:tc>
      </w:tr>
      <w:tr w:rsidR="003225C4" w:rsidRPr="003225C4" w:rsidTr="003225C4">
        <w:trPr>
          <w:divId w:val="1548566716"/>
        </w:trPr>
        <w:tc>
          <w:tcPr>
            <w:tcW w:w="675" w:type="dxa"/>
          </w:tcPr>
          <w:p w:rsidR="002D3329" w:rsidRPr="003225C4" w:rsidRDefault="002D3329" w:rsidP="003162AB">
            <w:r w:rsidRPr="003225C4">
              <w:t>50</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yes</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Yes</w:t>
            </w:r>
          </w:p>
        </w:tc>
        <w:tc>
          <w:tcPr>
            <w:tcW w:w="1701" w:type="dxa"/>
          </w:tcPr>
          <w:p w:rsidR="002D3329" w:rsidRPr="003225C4" w:rsidRDefault="002D3329" w:rsidP="002D3329">
            <w:r w:rsidRPr="003225C4">
              <w:t>Yes</w:t>
            </w:r>
          </w:p>
        </w:tc>
      </w:tr>
      <w:tr w:rsidR="003225C4" w:rsidRPr="003225C4" w:rsidTr="003225C4">
        <w:trPr>
          <w:divId w:val="1548566716"/>
          <w:trHeight w:val="151"/>
        </w:trPr>
        <w:tc>
          <w:tcPr>
            <w:tcW w:w="675" w:type="dxa"/>
          </w:tcPr>
          <w:p w:rsidR="002D3329" w:rsidRPr="003225C4" w:rsidRDefault="002D3329" w:rsidP="003162AB">
            <w:r w:rsidRPr="003225C4">
              <w:t>50</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yes</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Yes</w:t>
            </w:r>
          </w:p>
        </w:tc>
        <w:tc>
          <w:tcPr>
            <w:tcW w:w="1701" w:type="dxa"/>
          </w:tcPr>
          <w:p w:rsidR="002D3329" w:rsidRPr="003225C4" w:rsidRDefault="002D3329" w:rsidP="002D3329">
            <w:r w:rsidRPr="003225C4">
              <w:t>Yes</w:t>
            </w:r>
          </w:p>
        </w:tc>
      </w:tr>
      <w:tr w:rsidR="003225C4" w:rsidRPr="003225C4" w:rsidTr="003225C4">
        <w:trPr>
          <w:divId w:val="1548566716"/>
          <w:trHeight w:val="161"/>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yes</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Yes</w:t>
            </w:r>
          </w:p>
        </w:tc>
        <w:tc>
          <w:tcPr>
            <w:tcW w:w="1701" w:type="dxa"/>
          </w:tcPr>
          <w:p w:rsidR="002D3329" w:rsidRPr="003225C4" w:rsidRDefault="002D3329" w:rsidP="002D3329">
            <w:r w:rsidRPr="003225C4">
              <w:t>Yes</w:t>
            </w:r>
          </w:p>
        </w:tc>
      </w:tr>
      <w:tr w:rsidR="003225C4" w:rsidRPr="003225C4" w:rsidTr="003225C4">
        <w:trPr>
          <w:divId w:val="1548566716"/>
          <w:trHeight w:val="128"/>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yes</w:t>
            </w:r>
          </w:p>
        </w:tc>
        <w:tc>
          <w:tcPr>
            <w:tcW w:w="1258" w:type="dxa"/>
          </w:tcPr>
          <w:p w:rsidR="002D3329" w:rsidRPr="003225C4" w:rsidRDefault="002D3329" w:rsidP="003162AB">
            <w:r w:rsidRPr="003225C4">
              <w:t>warfarin</w:t>
            </w:r>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Yes</w:t>
            </w:r>
          </w:p>
        </w:tc>
        <w:tc>
          <w:tcPr>
            <w:tcW w:w="1701" w:type="dxa"/>
          </w:tcPr>
          <w:p w:rsidR="002D3329" w:rsidRPr="003225C4" w:rsidRDefault="002D3329" w:rsidP="002D3329">
            <w:r w:rsidRPr="003225C4">
              <w:t>Yes</w:t>
            </w:r>
          </w:p>
        </w:tc>
      </w:tr>
      <w:tr w:rsidR="003225C4" w:rsidRPr="003225C4" w:rsidTr="003225C4">
        <w:trPr>
          <w:divId w:val="1548566716"/>
          <w:trHeight w:val="201"/>
        </w:trPr>
        <w:tc>
          <w:tcPr>
            <w:tcW w:w="675" w:type="dxa"/>
          </w:tcPr>
          <w:p w:rsidR="002D3329" w:rsidRPr="003225C4" w:rsidRDefault="002D3329" w:rsidP="003162AB">
            <w:r w:rsidRPr="003225C4">
              <w:t>50</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no</w:t>
            </w:r>
          </w:p>
        </w:tc>
        <w:tc>
          <w:tcPr>
            <w:tcW w:w="1258" w:type="dxa"/>
          </w:tcPr>
          <w:p w:rsidR="002D3329" w:rsidRPr="003225C4" w:rsidRDefault="002D3329" w:rsidP="003162AB">
            <w:proofErr w:type="spellStart"/>
            <w:r w:rsidRPr="003225C4">
              <w:t>rivaroxaban</w:t>
            </w:r>
            <w:proofErr w:type="spellEnd"/>
          </w:p>
        </w:tc>
        <w:tc>
          <w:tcPr>
            <w:tcW w:w="1842" w:type="dxa"/>
          </w:tcPr>
          <w:p w:rsidR="002D3329" w:rsidRPr="003225C4" w:rsidRDefault="002D3329" w:rsidP="003162AB">
            <w:r w:rsidRPr="003225C4">
              <w:t>yes</w:t>
            </w:r>
          </w:p>
        </w:tc>
        <w:tc>
          <w:tcPr>
            <w:tcW w:w="1701" w:type="dxa"/>
          </w:tcPr>
          <w:p w:rsidR="002D3329" w:rsidRPr="003225C4" w:rsidRDefault="002D3329" w:rsidP="002D3329">
            <w:r w:rsidRPr="003225C4">
              <w:t>No</w:t>
            </w:r>
          </w:p>
        </w:tc>
        <w:tc>
          <w:tcPr>
            <w:tcW w:w="1701" w:type="dxa"/>
          </w:tcPr>
          <w:p w:rsidR="002D3329" w:rsidRPr="003225C4" w:rsidRDefault="002D3329" w:rsidP="002D3329">
            <w:r w:rsidRPr="003225C4">
              <w:t>No</w:t>
            </w:r>
          </w:p>
        </w:tc>
      </w:tr>
      <w:tr w:rsidR="003225C4" w:rsidRPr="003225C4" w:rsidTr="003225C4">
        <w:trPr>
          <w:divId w:val="1548566716"/>
          <w:trHeight w:val="217"/>
        </w:trPr>
        <w:tc>
          <w:tcPr>
            <w:tcW w:w="675" w:type="dxa"/>
          </w:tcPr>
          <w:p w:rsidR="002D3329" w:rsidRPr="003225C4" w:rsidRDefault="002D3329" w:rsidP="003162AB">
            <w:r w:rsidRPr="003225C4">
              <w:t>50</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no</w:t>
            </w:r>
          </w:p>
        </w:tc>
        <w:tc>
          <w:tcPr>
            <w:tcW w:w="1258" w:type="dxa"/>
          </w:tcPr>
          <w:p w:rsidR="002D3329" w:rsidRPr="003225C4" w:rsidRDefault="002D3329" w:rsidP="003162AB">
            <w:proofErr w:type="spellStart"/>
            <w:r w:rsidRPr="003225C4">
              <w:t>rivaroxaban</w:t>
            </w:r>
            <w:proofErr w:type="spellEnd"/>
          </w:p>
        </w:tc>
        <w:tc>
          <w:tcPr>
            <w:tcW w:w="1842" w:type="dxa"/>
          </w:tcPr>
          <w:p w:rsidR="002D3329" w:rsidRPr="003225C4" w:rsidRDefault="002D3329" w:rsidP="003162AB">
            <w:r w:rsidRPr="003225C4">
              <w:t>yes</w:t>
            </w:r>
          </w:p>
        </w:tc>
        <w:tc>
          <w:tcPr>
            <w:tcW w:w="1701" w:type="dxa"/>
          </w:tcPr>
          <w:p w:rsidR="002D3329" w:rsidRPr="003225C4" w:rsidRDefault="002D3329" w:rsidP="002D3329">
            <w:r w:rsidRPr="003225C4">
              <w:t>No</w:t>
            </w:r>
          </w:p>
        </w:tc>
        <w:tc>
          <w:tcPr>
            <w:tcW w:w="1701" w:type="dxa"/>
          </w:tcPr>
          <w:p w:rsidR="002D3329" w:rsidRPr="003225C4" w:rsidRDefault="002D3329" w:rsidP="002D3329">
            <w:r w:rsidRPr="003225C4">
              <w:t>No</w:t>
            </w:r>
          </w:p>
        </w:tc>
      </w:tr>
      <w:tr w:rsidR="003225C4" w:rsidRPr="003225C4" w:rsidTr="003225C4">
        <w:trPr>
          <w:divId w:val="1548566716"/>
          <w:trHeight w:val="178"/>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no</w:t>
            </w:r>
          </w:p>
        </w:tc>
        <w:tc>
          <w:tcPr>
            <w:tcW w:w="1258" w:type="dxa"/>
          </w:tcPr>
          <w:p w:rsidR="002D3329" w:rsidRPr="003225C4" w:rsidRDefault="002D3329" w:rsidP="003162AB">
            <w:proofErr w:type="spellStart"/>
            <w:r w:rsidRPr="003225C4">
              <w:t>rivaroxaban</w:t>
            </w:r>
            <w:proofErr w:type="spellEnd"/>
          </w:p>
        </w:tc>
        <w:tc>
          <w:tcPr>
            <w:tcW w:w="1842" w:type="dxa"/>
          </w:tcPr>
          <w:p w:rsidR="002D3329" w:rsidRPr="003225C4" w:rsidRDefault="002D3329" w:rsidP="003162AB">
            <w:r w:rsidRPr="003225C4">
              <w:t>no</w:t>
            </w:r>
          </w:p>
        </w:tc>
        <w:tc>
          <w:tcPr>
            <w:tcW w:w="1701" w:type="dxa"/>
          </w:tcPr>
          <w:p w:rsidR="002D3329" w:rsidRPr="003225C4" w:rsidRDefault="002D3329" w:rsidP="003162AB">
            <w:r w:rsidRPr="003225C4">
              <w:t>No</w:t>
            </w:r>
          </w:p>
        </w:tc>
        <w:tc>
          <w:tcPr>
            <w:tcW w:w="1701" w:type="dxa"/>
          </w:tcPr>
          <w:p w:rsidR="002D3329" w:rsidRPr="003225C4" w:rsidRDefault="00C314AC" w:rsidP="002D3329">
            <w:r w:rsidRPr="003225C4">
              <w:t>No</w:t>
            </w:r>
            <w:r w:rsidR="002D3329" w:rsidRPr="003225C4">
              <w:t xml:space="preserve"> </w:t>
            </w:r>
            <w:r w:rsidR="00B56A7D" w:rsidRPr="003225C4">
              <w:rPr>
                <w:rStyle w:val="FootnoteReference"/>
              </w:rPr>
              <w:footnoteReference w:id="1"/>
            </w:r>
          </w:p>
        </w:tc>
      </w:tr>
      <w:tr w:rsidR="003225C4" w:rsidRPr="003225C4" w:rsidTr="003225C4">
        <w:trPr>
          <w:divId w:val="1548566716"/>
          <w:trHeight w:val="161"/>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no</w:t>
            </w:r>
          </w:p>
        </w:tc>
        <w:tc>
          <w:tcPr>
            <w:tcW w:w="1258" w:type="dxa"/>
          </w:tcPr>
          <w:p w:rsidR="002D3329" w:rsidRPr="003225C4" w:rsidRDefault="002D3329" w:rsidP="003162AB">
            <w:proofErr w:type="spellStart"/>
            <w:r w:rsidRPr="003225C4">
              <w:t>rivaroxaban</w:t>
            </w:r>
            <w:proofErr w:type="spellEnd"/>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No</w:t>
            </w:r>
          </w:p>
        </w:tc>
        <w:tc>
          <w:tcPr>
            <w:tcW w:w="1701" w:type="dxa"/>
          </w:tcPr>
          <w:p w:rsidR="002D3329" w:rsidRPr="003225C4" w:rsidRDefault="002D3329" w:rsidP="002D3329">
            <w:r w:rsidRPr="003225C4">
              <w:t>Yes</w:t>
            </w:r>
          </w:p>
        </w:tc>
      </w:tr>
      <w:tr w:rsidR="003225C4" w:rsidRPr="003225C4" w:rsidTr="003225C4">
        <w:trPr>
          <w:divId w:val="1548566716"/>
          <w:trHeight w:val="201"/>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male</w:t>
            </w:r>
          </w:p>
        </w:tc>
        <w:tc>
          <w:tcPr>
            <w:tcW w:w="1121" w:type="dxa"/>
          </w:tcPr>
          <w:p w:rsidR="002D3329" w:rsidRPr="003225C4" w:rsidRDefault="002D3329" w:rsidP="003162AB">
            <w:r w:rsidRPr="003225C4">
              <w:t>no</w:t>
            </w:r>
          </w:p>
        </w:tc>
        <w:tc>
          <w:tcPr>
            <w:tcW w:w="1258" w:type="dxa"/>
          </w:tcPr>
          <w:p w:rsidR="002D3329" w:rsidRPr="003225C4" w:rsidRDefault="002D3329" w:rsidP="003162AB">
            <w:proofErr w:type="spellStart"/>
            <w:r w:rsidRPr="003225C4">
              <w:t>dabigatran</w:t>
            </w:r>
            <w:proofErr w:type="spellEnd"/>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Yes</w:t>
            </w:r>
          </w:p>
        </w:tc>
        <w:tc>
          <w:tcPr>
            <w:tcW w:w="1701" w:type="dxa"/>
          </w:tcPr>
          <w:p w:rsidR="002D3329" w:rsidRPr="003225C4" w:rsidRDefault="002D3329" w:rsidP="002D3329">
            <w:r w:rsidRPr="003225C4">
              <w:t>Yes</w:t>
            </w:r>
          </w:p>
        </w:tc>
      </w:tr>
      <w:tr w:rsidR="003225C4" w:rsidRPr="003225C4" w:rsidTr="003225C4">
        <w:trPr>
          <w:divId w:val="1548566716"/>
          <w:trHeight w:val="161"/>
        </w:trPr>
        <w:tc>
          <w:tcPr>
            <w:tcW w:w="675" w:type="dxa"/>
          </w:tcPr>
          <w:p w:rsidR="002D3329" w:rsidRPr="003225C4" w:rsidRDefault="002D3329" w:rsidP="003162AB">
            <w:r w:rsidRPr="003225C4">
              <w:t>65</w:t>
            </w:r>
          </w:p>
        </w:tc>
        <w:tc>
          <w:tcPr>
            <w:tcW w:w="882" w:type="dxa"/>
          </w:tcPr>
          <w:p w:rsidR="002D3329" w:rsidRPr="003225C4" w:rsidRDefault="002D3329" w:rsidP="003162AB">
            <w:r w:rsidRPr="003225C4">
              <w:t>female</w:t>
            </w:r>
          </w:p>
        </w:tc>
        <w:tc>
          <w:tcPr>
            <w:tcW w:w="1121" w:type="dxa"/>
          </w:tcPr>
          <w:p w:rsidR="002D3329" w:rsidRPr="003225C4" w:rsidRDefault="002D3329" w:rsidP="003162AB">
            <w:r w:rsidRPr="003225C4">
              <w:t>no</w:t>
            </w:r>
          </w:p>
        </w:tc>
        <w:tc>
          <w:tcPr>
            <w:tcW w:w="1258" w:type="dxa"/>
          </w:tcPr>
          <w:p w:rsidR="002D3329" w:rsidRPr="003225C4" w:rsidRDefault="002D3329" w:rsidP="003162AB">
            <w:proofErr w:type="spellStart"/>
            <w:r w:rsidRPr="003225C4">
              <w:t>dabigatran</w:t>
            </w:r>
            <w:proofErr w:type="spellEnd"/>
          </w:p>
        </w:tc>
        <w:tc>
          <w:tcPr>
            <w:tcW w:w="1842" w:type="dxa"/>
          </w:tcPr>
          <w:p w:rsidR="002D3329" w:rsidRPr="003225C4" w:rsidRDefault="002D3329" w:rsidP="003162AB">
            <w:r w:rsidRPr="003225C4">
              <w:t>no</w:t>
            </w:r>
          </w:p>
        </w:tc>
        <w:tc>
          <w:tcPr>
            <w:tcW w:w="1701" w:type="dxa"/>
          </w:tcPr>
          <w:p w:rsidR="002D3329" w:rsidRPr="003225C4" w:rsidRDefault="002D3329" w:rsidP="002D3329">
            <w:r w:rsidRPr="003225C4">
              <w:t>Yes</w:t>
            </w:r>
          </w:p>
        </w:tc>
        <w:tc>
          <w:tcPr>
            <w:tcW w:w="1701" w:type="dxa"/>
          </w:tcPr>
          <w:p w:rsidR="002D3329" w:rsidRPr="003225C4" w:rsidRDefault="002D3329" w:rsidP="002D3329">
            <w:r w:rsidRPr="003225C4">
              <w:t>Yes</w:t>
            </w:r>
          </w:p>
        </w:tc>
      </w:tr>
    </w:tbl>
    <w:p w:rsidR="003162AB" w:rsidRPr="003225C4" w:rsidRDefault="003162AB" w:rsidP="003162AB">
      <w:pPr>
        <w:divId w:val="1548566716"/>
        <w:rPr>
          <w:lang w:val="en-GB"/>
        </w:rPr>
      </w:pPr>
    </w:p>
    <w:sectPr w:rsidR="003162AB" w:rsidRPr="003225C4" w:rsidSect="006D0808">
      <w:pgSz w:w="11906" w:h="16838"/>
      <w:pgMar w:top="1440" w:right="1440" w:bottom="1440" w:left="1440"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 w:date="2012-09-20T11:20:00Z" w:initials="M">
    <w:p w:rsidR="00CA434B" w:rsidRDefault="00CA434B">
      <w:pPr>
        <w:pStyle w:val="CommentText"/>
      </w:pPr>
      <w:r>
        <w:rPr>
          <w:rStyle w:val="CommentReference"/>
        </w:rPr>
        <w:annotationRef/>
      </w:r>
      <w:r>
        <w:t>Somewhere we need a discussion of the CHADS2 score and the components</w:t>
      </w:r>
    </w:p>
    <w:p w:rsidR="00CA434B" w:rsidRDefault="00CA434B">
      <w:pPr>
        <w:pStyle w:val="CommentText"/>
      </w:pPr>
    </w:p>
    <w:p w:rsidR="00CA434B" w:rsidRDefault="00CA434B">
      <w:pPr>
        <w:pStyle w:val="CommentText"/>
      </w:pPr>
      <w:r>
        <w:t>JM: Done (Paragraph below)</w:t>
      </w:r>
    </w:p>
  </w:comment>
  <w:comment w:id="1" w:author="Matt" w:date="2012-09-20T11:59:00Z" w:initials="M">
    <w:p w:rsidR="00CA434B" w:rsidRDefault="00CA434B" w:rsidP="009A6772">
      <w:pPr>
        <w:pStyle w:val="CommentText"/>
      </w:pPr>
      <w:r>
        <w:rPr>
          <w:rStyle w:val="CommentReference"/>
        </w:rPr>
        <w:annotationRef/>
      </w:r>
      <w:r>
        <w:t>Seems isolated, Move first sentence to before this?</w:t>
      </w:r>
    </w:p>
    <w:p w:rsidR="00CA434B" w:rsidRDefault="00CA434B" w:rsidP="009A6772">
      <w:pPr>
        <w:pStyle w:val="CommentText"/>
      </w:pPr>
      <w:proofErr w:type="gramStart"/>
      <w:r>
        <w:t>JM :</w:t>
      </w:r>
      <w:proofErr w:type="gramEnd"/>
      <w:r>
        <w:t xml:space="preserve"> Moved here.</w:t>
      </w:r>
    </w:p>
  </w:comment>
  <w:comment w:id="3" w:author="Matt" w:date="2012-09-12T13:03:00Z" w:initials="M">
    <w:p w:rsidR="00CA434B" w:rsidRDefault="00CA434B">
      <w:pPr>
        <w:pStyle w:val="CommentText"/>
      </w:pPr>
      <w:r>
        <w:rPr>
          <w:rStyle w:val="CommentReference"/>
        </w:rPr>
        <w:annotationRef/>
      </w:r>
      <w:r>
        <w:t>See my summary near T9</w:t>
      </w:r>
    </w:p>
  </w:comment>
  <w:comment w:id="4" w:author="Matt" w:date="2012-09-20T15:06:00Z" w:initials="M">
    <w:p w:rsidR="00CA434B" w:rsidRDefault="00CA434B">
      <w:pPr>
        <w:pStyle w:val="CommentText"/>
      </w:pPr>
      <w:r>
        <w:rPr>
          <w:rStyle w:val="CommentReference"/>
        </w:rPr>
        <w:annotationRef/>
      </w:r>
      <w:r>
        <w:t>Need discussion on magic rock in Warf C=1</w:t>
      </w:r>
    </w:p>
    <w:p w:rsidR="00CA434B" w:rsidRDefault="00CA434B">
      <w:pPr>
        <w:pStyle w:val="CommentText"/>
      </w:pPr>
      <w:r>
        <w:t>JM: Below</w:t>
      </w:r>
    </w:p>
  </w:comment>
  <w:comment w:id="5" w:author="Matt" w:date="2012-09-20T15:00:00Z" w:initials="M">
    <w:p w:rsidR="00CA434B" w:rsidRDefault="00CA434B">
      <w:pPr>
        <w:pStyle w:val="CommentText"/>
      </w:pPr>
      <w:r>
        <w:rPr>
          <w:rStyle w:val="CommentReference"/>
        </w:rPr>
        <w:annotationRef/>
      </w:r>
      <w:r>
        <w:t xml:space="preserve">Did we say a UK perspective? If not add, Also do we believe the results are </w:t>
      </w:r>
      <w:proofErr w:type="spellStart"/>
      <w:r>
        <w:t>generalisable</w:t>
      </w:r>
      <w:proofErr w:type="spellEnd"/>
      <w:r>
        <w:t xml:space="preserve"> given it is going to an American journal?</w:t>
      </w:r>
    </w:p>
    <w:p w:rsidR="00CA434B" w:rsidRDefault="00CA434B">
      <w:pPr>
        <w:pStyle w:val="CommentText"/>
      </w:pPr>
      <w:r>
        <w:t xml:space="preserve">Mentioned UK perspective (as in NHS perspective) earlier. Added sentence on healthcare system generalizability to US being </w:t>
      </w:r>
    </w:p>
  </w:comment>
  <w:comment w:id="6" w:author="Jon Minton" w:date="2012-09-28T14:35:00Z" w:initials="JM">
    <w:p w:rsidR="00CA434B" w:rsidRDefault="00CA434B">
      <w:pPr>
        <w:pStyle w:val="CommentText"/>
      </w:pPr>
      <w:r>
        <w:rPr>
          <w:rStyle w:val="CommentReference"/>
        </w:rPr>
        <w:annotationRef/>
      </w:r>
      <w:r>
        <w:t>Matt Comment: Add numbers.</w:t>
      </w:r>
    </w:p>
    <w:p w:rsidR="00CA434B" w:rsidRDefault="00CA434B">
      <w:pPr>
        <w:pStyle w:val="CommentText"/>
      </w:pPr>
    </w:p>
    <w:p w:rsidR="00CA434B" w:rsidRDefault="00CA434B">
      <w:pPr>
        <w:pStyle w:val="CommentText"/>
      </w:pPr>
      <w:r>
        <w:t>Jon: unsure what the numbers are. Should we just present something to the right order of magnitude?</w:t>
      </w:r>
    </w:p>
  </w:comment>
  <w:comment w:id="7" w:author="Jon Minton" w:date="2012-09-28T14:38:00Z" w:initials="JM">
    <w:p w:rsidR="00CA434B" w:rsidRDefault="00CA434B">
      <w:pPr>
        <w:pStyle w:val="CommentText"/>
      </w:pPr>
      <w:r>
        <w:rPr>
          <w:rStyle w:val="CommentReference"/>
        </w:rPr>
        <w:annotationRef/>
      </w:r>
      <w:r>
        <w:t>Matt Comment: ‘Vague’</w:t>
      </w:r>
    </w:p>
    <w:p w:rsidR="00CA434B" w:rsidRDefault="00CA434B">
      <w:pPr>
        <w:pStyle w:val="CommentText"/>
      </w:pPr>
    </w:p>
    <w:p w:rsidR="00CA434B" w:rsidRDefault="00CA434B">
      <w:pPr>
        <w:pStyle w:val="CommentText"/>
      </w:pPr>
      <w:r>
        <w:t>Jon comment: please suggest alternative sentence/paragraph</w:t>
      </w:r>
    </w:p>
  </w:comment>
  <w:comment w:id="14" w:author="Matt" w:date="2012-09-12T12:39:00Z" w:initials="M">
    <w:p w:rsidR="00CA434B" w:rsidRDefault="00CA434B">
      <w:pPr>
        <w:pStyle w:val="CommentText"/>
      </w:pPr>
      <w:r>
        <w:rPr>
          <w:rStyle w:val="CommentReference"/>
        </w:rPr>
        <w:annotationRef/>
      </w:r>
      <w:r>
        <w:t>I say this was more a figure</w:t>
      </w:r>
    </w:p>
  </w:comment>
  <w:comment w:id="15" w:author="Jon Minton" w:date="2012-09-28T14:30:00Z" w:initials="JM">
    <w:p w:rsidR="00CA434B" w:rsidRDefault="00CA434B">
      <w:pPr>
        <w:pStyle w:val="CommentText"/>
      </w:pPr>
      <w:r>
        <w:rPr>
          <w:rStyle w:val="CommentReference"/>
        </w:rPr>
        <w:annotationRef/>
      </w:r>
      <w:r>
        <w:t>Matt comment: May need to add methods and provide the ref, ask me when I am in.</w:t>
      </w:r>
    </w:p>
    <w:p w:rsidR="00CA434B" w:rsidRDefault="00CA434B">
      <w:pPr>
        <w:pStyle w:val="CommentText"/>
      </w:pPr>
    </w:p>
    <w:p w:rsidR="00CA434B" w:rsidRDefault="00CA434B">
      <w:pPr>
        <w:pStyle w:val="CommentText"/>
      </w:pPr>
      <w:r>
        <w:t>OK… Still to do</w:t>
      </w:r>
    </w:p>
  </w:comment>
  <w:comment w:id="19" w:author="Jon Minton" w:date="2012-09-28T14:31:00Z" w:initials="JM">
    <w:p w:rsidR="00CA434B" w:rsidRDefault="00CA434B">
      <w:pPr>
        <w:pStyle w:val="CommentText"/>
      </w:pPr>
      <w:r>
        <w:rPr>
          <w:rStyle w:val="CommentReference"/>
        </w:rPr>
        <w:annotationRef/>
      </w:r>
      <w:r>
        <w:t>Have underlined these cells. I tried to highlight them but for some reason this crashed Word. Twic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D114E" w:rsidRDefault="005D114E" w:rsidP="008D11C1">
      <w:r>
        <w:separator/>
      </w:r>
    </w:p>
  </w:endnote>
  <w:endnote w:type="continuationSeparator" w:id="0">
    <w:p w:rsidR="005D114E" w:rsidRDefault="005D114E"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680004"/>
      <w:docPartObj>
        <w:docPartGallery w:val="Page Numbers (Bottom of Page)"/>
        <w:docPartUnique/>
      </w:docPartObj>
    </w:sdtPr>
    <w:sdtContent>
      <w:p w:rsidR="00CA434B" w:rsidRDefault="00CA434B" w:rsidP="008D11C1">
        <w:pPr>
          <w:pStyle w:val="Footer"/>
        </w:pPr>
        <w:fldSimple w:instr=" PAGE   \* MERGEFORMAT ">
          <w:r w:rsidR="009344EA">
            <w:rPr>
              <w:noProof/>
            </w:rPr>
            <w:t>20</w:t>
          </w:r>
        </w:fldSimple>
      </w:p>
    </w:sdtContent>
  </w:sdt>
  <w:p w:rsidR="00CA434B" w:rsidRDefault="00CA434B"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D114E" w:rsidRDefault="005D114E" w:rsidP="008D11C1">
      <w:r>
        <w:separator/>
      </w:r>
    </w:p>
  </w:footnote>
  <w:footnote w:type="continuationSeparator" w:id="0">
    <w:p w:rsidR="005D114E" w:rsidRDefault="005D114E" w:rsidP="008D11C1">
      <w:r>
        <w:continuationSeparator/>
      </w:r>
    </w:p>
  </w:footnote>
  <w:footnote w:id="1">
    <w:p w:rsidR="00CA434B" w:rsidRDefault="00CA434B">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4"/>
  </w:num>
  <w:num w:numId="5">
    <w:abstractNumId w:val="10"/>
  </w:num>
  <w:num w:numId="6">
    <w:abstractNumId w:val="6"/>
  </w:num>
  <w:num w:numId="7">
    <w:abstractNumId w:val="3"/>
  </w:num>
  <w:num w:numId="8">
    <w:abstractNumId w:val="0"/>
  </w:num>
  <w:num w:numId="9">
    <w:abstractNumId w:val="12"/>
  </w:num>
  <w:num w:numId="10">
    <w:abstractNumId w:val="2"/>
  </w:num>
  <w:num w:numId="11">
    <w:abstractNumId w:val="13"/>
  </w:num>
  <w:num w:numId="12">
    <w:abstractNumId w:val="9"/>
  </w:num>
  <w:num w:numId="13">
    <w:abstractNumId w:val="7"/>
  </w:num>
  <w:num w:numId="14">
    <w:abstractNumId w:val="11"/>
  </w:num>
  <w:num w:numId="15">
    <w:abstractNumId w:val="4"/>
  </w:num>
  <w:num w:numId="16">
    <w:abstractNumId w:val="8"/>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53929"/>
    <w:rsid w:val="00155B53"/>
    <w:rsid w:val="00155DF4"/>
    <w:rsid w:val="00161B1F"/>
    <w:rsid w:val="00183C66"/>
    <w:rsid w:val="001B784A"/>
    <w:rsid w:val="001B7E26"/>
    <w:rsid w:val="00216347"/>
    <w:rsid w:val="002173F5"/>
    <w:rsid w:val="002379A0"/>
    <w:rsid w:val="00260232"/>
    <w:rsid w:val="00263B7C"/>
    <w:rsid w:val="00266451"/>
    <w:rsid w:val="00267F89"/>
    <w:rsid w:val="00270FD8"/>
    <w:rsid w:val="00273A34"/>
    <w:rsid w:val="002857F0"/>
    <w:rsid w:val="002908BA"/>
    <w:rsid w:val="002970B4"/>
    <w:rsid w:val="002C4C31"/>
    <w:rsid w:val="002D3329"/>
    <w:rsid w:val="002F7CCE"/>
    <w:rsid w:val="00305A5B"/>
    <w:rsid w:val="00307F5F"/>
    <w:rsid w:val="00313F74"/>
    <w:rsid w:val="003162AB"/>
    <w:rsid w:val="00321AA3"/>
    <w:rsid w:val="003225C4"/>
    <w:rsid w:val="003378D6"/>
    <w:rsid w:val="003559AD"/>
    <w:rsid w:val="003562A1"/>
    <w:rsid w:val="00356EEF"/>
    <w:rsid w:val="00366B50"/>
    <w:rsid w:val="00374A9D"/>
    <w:rsid w:val="00374E80"/>
    <w:rsid w:val="00395BE3"/>
    <w:rsid w:val="00397282"/>
    <w:rsid w:val="00397705"/>
    <w:rsid w:val="003A388D"/>
    <w:rsid w:val="003A6116"/>
    <w:rsid w:val="003C217E"/>
    <w:rsid w:val="003D3DC2"/>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A0CFF"/>
    <w:rsid w:val="004B7B0B"/>
    <w:rsid w:val="004D5F6A"/>
    <w:rsid w:val="00500063"/>
    <w:rsid w:val="00501F33"/>
    <w:rsid w:val="00512460"/>
    <w:rsid w:val="00515AEC"/>
    <w:rsid w:val="005364A7"/>
    <w:rsid w:val="00536C35"/>
    <w:rsid w:val="0053772E"/>
    <w:rsid w:val="00542E72"/>
    <w:rsid w:val="005468D5"/>
    <w:rsid w:val="0055657D"/>
    <w:rsid w:val="00560933"/>
    <w:rsid w:val="00570EFD"/>
    <w:rsid w:val="00577888"/>
    <w:rsid w:val="005A2BAB"/>
    <w:rsid w:val="005B26D5"/>
    <w:rsid w:val="005B4084"/>
    <w:rsid w:val="005C1F9B"/>
    <w:rsid w:val="005D114E"/>
    <w:rsid w:val="005D3306"/>
    <w:rsid w:val="005E46D7"/>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6A74"/>
    <w:rsid w:val="006D0808"/>
    <w:rsid w:val="006D7B3B"/>
    <w:rsid w:val="006E020D"/>
    <w:rsid w:val="0070222B"/>
    <w:rsid w:val="0071040B"/>
    <w:rsid w:val="00715C19"/>
    <w:rsid w:val="00732E2A"/>
    <w:rsid w:val="00736D21"/>
    <w:rsid w:val="007461E7"/>
    <w:rsid w:val="007606EA"/>
    <w:rsid w:val="00772D0B"/>
    <w:rsid w:val="00795047"/>
    <w:rsid w:val="007955A1"/>
    <w:rsid w:val="00796E10"/>
    <w:rsid w:val="007973DF"/>
    <w:rsid w:val="007B0965"/>
    <w:rsid w:val="007B765A"/>
    <w:rsid w:val="007D019C"/>
    <w:rsid w:val="00812032"/>
    <w:rsid w:val="00820F9B"/>
    <w:rsid w:val="00834F71"/>
    <w:rsid w:val="00850455"/>
    <w:rsid w:val="008539B5"/>
    <w:rsid w:val="00862C39"/>
    <w:rsid w:val="00867ABA"/>
    <w:rsid w:val="00875B61"/>
    <w:rsid w:val="00876B5A"/>
    <w:rsid w:val="008864FC"/>
    <w:rsid w:val="00894960"/>
    <w:rsid w:val="0089571D"/>
    <w:rsid w:val="008C72E4"/>
    <w:rsid w:val="008D11C1"/>
    <w:rsid w:val="008D30D8"/>
    <w:rsid w:val="008D613B"/>
    <w:rsid w:val="00903CA6"/>
    <w:rsid w:val="00911187"/>
    <w:rsid w:val="0091160C"/>
    <w:rsid w:val="00920A0B"/>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59BC"/>
    <w:rsid w:val="009A6772"/>
    <w:rsid w:val="009B513D"/>
    <w:rsid w:val="009B762A"/>
    <w:rsid w:val="009C0DBF"/>
    <w:rsid w:val="009C2038"/>
    <w:rsid w:val="009C2BE1"/>
    <w:rsid w:val="009C7509"/>
    <w:rsid w:val="009F27B4"/>
    <w:rsid w:val="00A0005C"/>
    <w:rsid w:val="00A059E1"/>
    <w:rsid w:val="00A07773"/>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B7BDC"/>
    <w:rsid w:val="00BC4AAE"/>
    <w:rsid w:val="00BC79E5"/>
    <w:rsid w:val="00BD0097"/>
    <w:rsid w:val="00BD4F95"/>
    <w:rsid w:val="00BE73AD"/>
    <w:rsid w:val="00C007A4"/>
    <w:rsid w:val="00C0367B"/>
    <w:rsid w:val="00C23AC0"/>
    <w:rsid w:val="00C3051A"/>
    <w:rsid w:val="00C314AC"/>
    <w:rsid w:val="00C32E52"/>
    <w:rsid w:val="00C3580C"/>
    <w:rsid w:val="00C42A71"/>
    <w:rsid w:val="00C46C92"/>
    <w:rsid w:val="00C6586B"/>
    <w:rsid w:val="00C84263"/>
    <w:rsid w:val="00C87195"/>
    <w:rsid w:val="00C918EC"/>
    <w:rsid w:val="00CA434B"/>
    <w:rsid w:val="00CB6661"/>
    <w:rsid w:val="00CE585A"/>
    <w:rsid w:val="00CE68A8"/>
    <w:rsid w:val="00CE721E"/>
    <w:rsid w:val="00CF007B"/>
    <w:rsid w:val="00CF1136"/>
    <w:rsid w:val="00D103FA"/>
    <w:rsid w:val="00D200D6"/>
    <w:rsid w:val="00D20CA0"/>
    <w:rsid w:val="00D34DE7"/>
    <w:rsid w:val="00D47469"/>
    <w:rsid w:val="00D57902"/>
    <w:rsid w:val="00D62831"/>
    <w:rsid w:val="00D65C68"/>
    <w:rsid w:val="00D67B2F"/>
    <w:rsid w:val="00D828F2"/>
    <w:rsid w:val="00DC17EE"/>
    <w:rsid w:val="00DC2BB2"/>
    <w:rsid w:val="00DC628D"/>
    <w:rsid w:val="00DD5C22"/>
    <w:rsid w:val="00DE0591"/>
    <w:rsid w:val="00DE62D7"/>
    <w:rsid w:val="00DF4463"/>
    <w:rsid w:val="00DF7E46"/>
    <w:rsid w:val="00E00A0D"/>
    <w:rsid w:val="00E13288"/>
    <w:rsid w:val="00E2513B"/>
    <w:rsid w:val="00E36064"/>
    <w:rsid w:val="00E36870"/>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7137"/>
    <w:rsid w:val="00F00EDF"/>
    <w:rsid w:val="00F0458E"/>
    <w:rsid w:val="00F15320"/>
    <w:rsid w:val="00F37F4A"/>
    <w:rsid w:val="00F406A5"/>
    <w:rsid w:val="00F5273F"/>
    <w:rsid w:val="00F54A94"/>
    <w:rsid w:val="00F91783"/>
    <w:rsid w:val="00FA2321"/>
    <w:rsid w:val="00FB3E31"/>
    <w:rsid w:val="00FB4677"/>
    <w:rsid w:val="00FC1604"/>
    <w:rsid w:val="00FD30C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sChild>
                                                                                            <w:div w:id="77218782">
                                                                                              <w:marLeft w:val="0"/>
                                                                                              <w:marRight w:val="0"/>
                                                                                              <w:marTop w:val="0"/>
                                                                                              <w:marBottom w:val="0"/>
                                                                                              <w:divBdr>
                                                                                                <w:top w:val="none" w:sz="0" w:space="0" w:color="auto"/>
                                                                                                <w:left w:val="none" w:sz="0" w:space="0" w:color="auto"/>
                                                                                                <w:bottom w:val="none" w:sz="0" w:space="0" w:color="auto"/>
                                                                                                <w:right w:val="none" w:sz="0" w:space="0" w:color="auto"/>
                                                                                              </w:divBdr>
                                                                                              <w:divsChild>
                                                                                                <w:div w:id="1165121710">
                                                                                                  <w:marLeft w:val="0"/>
                                                                                                  <w:marRight w:val="0"/>
                                                                                                  <w:marTop w:val="0"/>
                                                                                                  <w:marBottom w:val="0"/>
                                                                                                  <w:divBdr>
                                                                                                    <w:top w:val="none" w:sz="0" w:space="0" w:color="auto"/>
                                                                                                    <w:left w:val="none" w:sz="0" w:space="0" w:color="auto"/>
                                                                                                    <w:bottom w:val="none" w:sz="0" w:space="0" w:color="auto"/>
                                                                                                    <w:right w:val="none" w:sz="0" w:space="0" w:color="auto"/>
                                                                                                  </w:divBdr>
                                                                                                  <w:divsChild>
                                                                                                    <w:div w:id="1775860128">
                                                                                                      <w:marLeft w:val="0"/>
                                                                                                      <w:marRight w:val="0"/>
                                                                                                      <w:marTop w:val="0"/>
                                                                                                      <w:marBottom w:val="0"/>
                                                                                                      <w:divBdr>
                                                                                                        <w:top w:val="none" w:sz="0" w:space="0" w:color="auto"/>
                                                                                                        <w:left w:val="none" w:sz="0" w:space="0" w:color="auto"/>
                                                                                                        <w:bottom w:val="none" w:sz="0" w:space="0" w:color="auto"/>
                                                                                                        <w:right w:val="none" w:sz="0" w:space="0" w:color="auto"/>
                                                                                                      </w:divBdr>
                                                                                                      <w:divsChild>
                                                                                                        <w:div w:id="94594596">
                                                                                                          <w:marLeft w:val="0"/>
                                                                                                          <w:marRight w:val="0"/>
                                                                                                          <w:marTop w:val="0"/>
                                                                                                          <w:marBottom w:val="0"/>
                                                                                                          <w:divBdr>
                                                                                                            <w:top w:val="none" w:sz="0" w:space="0" w:color="auto"/>
                                                                                                            <w:left w:val="none" w:sz="0" w:space="0" w:color="auto"/>
                                                                                                            <w:bottom w:val="none" w:sz="0" w:space="0" w:color="auto"/>
                                                                                                            <w:right w:val="none" w:sz="0" w:space="0" w:color="auto"/>
                                                                                                          </w:divBdr>
                                                                                                          <w:divsChild>
                                                                                                            <w:div w:id="1326276047">
                                                                                                              <w:marLeft w:val="0"/>
                                                                                                              <w:marRight w:val="0"/>
                                                                                                              <w:marTop w:val="0"/>
                                                                                                              <w:marBottom w:val="0"/>
                                                                                                              <w:divBdr>
                                                                                                                <w:top w:val="none" w:sz="0" w:space="0" w:color="auto"/>
                                                                                                                <w:left w:val="none" w:sz="0" w:space="0" w:color="auto"/>
                                                                                                                <w:bottom w:val="none" w:sz="0" w:space="0" w:color="auto"/>
                                                                                                                <w:right w:val="none" w:sz="0" w:space="0" w:color="auto"/>
                                                                                                              </w:divBdr>
                                                                                                              <w:divsChild>
                                                                                                                <w:div w:id="1793935355">
                                                                                                                  <w:marLeft w:val="0"/>
                                                                                                                  <w:marRight w:val="0"/>
                                                                                                                  <w:marTop w:val="0"/>
                                                                                                                  <w:marBottom w:val="0"/>
                                                                                                                  <w:divBdr>
                                                                                                                    <w:top w:val="none" w:sz="0" w:space="0" w:color="auto"/>
                                                                                                                    <w:left w:val="none" w:sz="0" w:space="0" w:color="auto"/>
                                                                                                                    <w:bottom w:val="none" w:sz="0" w:space="0" w:color="auto"/>
                                                                                                                    <w:right w:val="none" w:sz="0" w:space="0" w:color="auto"/>
                                                                                                                  </w:divBdr>
                                                                                                                  <w:divsChild>
                                                                                                                    <w:div w:id="384180609">
                                                                                                                      <w:marLeft w:val="0"/>
                                                                                                                      <w:marRight w:val="0"/>
                                                                                                                      <w:marTop w:val="0"/>
                                                                                                                      <w:marBottom w:val="0"/>
                                                                                                                      <w:divBdr>
                                                                                                                        <w:top w:val="none" w:sz="0" w:space="0" w:color="auto"/>
                                                                                                                        <w:left w:val="none" w:sz="0" w:space="0" w:color="auto"/>
                                                                                                                        <w:bottom w:val="none" w:sz="0" w:space="0" w:color="auto"/>
                                                                                                                        <w:right w:val="none" w:sz="0" w:space="0" w:color="auto"/>
                                                                                                                      </w:divBdr>
                                                                                                                      <w:divsChild>
                                                                                                                        <w:div w:id="1207642467">
                                                                                                                          <w:marLeft w:val="0"/>
                                                                                                                          <w:marRight w:val="0"/>
                                                                                                                          <w:marTop w:val="0"/>
                                                                                                                          <w:marBottom w:val="0"/>
                                                                                                                          <w:divBdr>
                                                                                                                            <w:top w:val="none" w:sz="0" w:space="0" w:color="auto"/>
                                                                                                                            <w:left w:val="none" w:sz="0" w:space="0" w:color="auto"/>
                                                                                                                            <w:bottom w:val="none" w:sz="0" w:space="0" w:color="auto"/>
                                                                                                                            <w:right w:val="none" w:sz="0" w:space="0" w:color="auto"/>
                                                                                                                          </w:divBdr>
                                                                                                                          <w:divsChild>
                                                                                                                            <w:div w:id="1093166835">
                                                                                                                              <w:marLeft w:val="0"/>
                                                                                                                              <w:marRight w:val="0"/>
                                                                                                                              <w:marTop w:val="0"/>
                                                                                                                              <w:marBottom w:val="0"/>
                                                                                                                              <w:divBdr>
                                                                                                                                <w:top w:val="none" w:sz="0" w:space="0" w:color="auto"/>
                                                                                                                                <w:left w:val="none" w:sz="0" w:space="0" w:color="auto"/>
                                                                                                                                <w:bottom w:val="none" w:sz="0" w:space="0" w:color="auto"/>
                                                                                                                                <w:right w:val="none" w:sz="0" w:space="0" w:color="auto"/>
                                                                                                                              </w:divBdr>
                                                                                                                              <w:divsChild>
                                                                                                                                <w:div w:id="1975015942">
                                                                                                                                  <w:marLeft w:val="0"/>
                                                                                                                                  <w:marRight w:val="0"/>
                                                                                                                                  <w:marTop w:val="0"/>
                                                                                                                                  <w:marBottom w:val="0"/>
                                                                                                                                  <w:divBdr>
                                                                                                                                    <w:top w:val="none" w:sz="0" w:space="0" w:color="auto"/>
                                                                                                                                    <w:left w:val="none" w:sz="0" w:space="0" w:color="auto"/>
                                                                                                                                    <w:bottom w:val="none" w:sz="0" w:space="0" w:color="auto"/>
                                                                                                                                    <w:right w:val="none" w:sz="0" w:space="0" w:color="auto"/>
                                                                                                                                  </w:divBdr>
                                                                                                                                  <w:divsChild>
                                                                                                                                    <w:div w:id="133183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425397-DF1D-44C8-BB7F-5050C8575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3</Pages>
  <Words>18145</Words>
  <Characters>103430</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213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4</cp:revision>
  <dcterms:created xsi:type="dcterms:W3CDTF">2012-09-20T14:53:00Z</dcterms:created>
  <dcterms:modified xsi:type="dcterms:W3CDTF">2012-10-01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International Journal of Epidemiology</vt:lpwstr>
  </property>
  <property fmtid="{D5CDD505-2E9C-101B-9397-08002B2CF9AE}" pid="6" name="Mendeley Recent Style Id 0_1">
    <vt:lpwstr>http://www.zotero.org/styles/international-journal-of-epidemiology</vt:lpwstr>
  </property>
  <property fmtid="{D5CDD505-2E9C-101B-9397-08002B2CF9AE}" pid="7" name="Mendeley Recent Style Name 1_1">
    <vt:lpwstr>Journal of Epidemiology &amp; Community Health</vt:lpwstr>
  </property>
  <property fmtid="{D5CDD505-2E9C-101B-9397-08002B2CF9AE}" pid="8" name="Mendeley Recent Style Id 1_1">
    <vt:lpwstr>http://www.zotero.org/styles/journal-of-epidemiology-community-health</vt:lpwstr>
  </property>
  <property fmtid="{D5CDD505-2E9C-101B-9397-08002B2CF9AE}" pid="9" name="Mendeley Recent Style Name 2_1">
    <vt:lpwstr>Nature</vt:lpwstr>
  </property>
  <property fmtid="{D5CDD505-2E9C-101B-9397-08002B2CF9AE}" pid="10" name="Mendeley Recent Style Id 2_1">
    <vt:lpwstr>http://www.zotero.org/styles/nature</vt:lpwstr>
  </property>
  <property fmtid="{D5CDD505-2E9C-101B-9397-08002B2CF9AE}" pid="11" name="Mendeley Recent Style Name 3_1">
    <vt:lpwstr>Modern Language Association</vt:lpwstr>
  </property>
  <property fmtid="{D5CDD505-2E9C-101B-9397-08002B2CF9AE}" pid="12" name="Mendeley Recent Style Id 3_1">
    <vt:lpwstr>http://www.zotero.org/styles/mla</vt:lpwstr>
  </property>
  <property fmtid="{D5CDD505-2E9C-101B-9397-08002B2CF9AE}" pid="13" name="Mendeley Recent Style Name 4_1">
    <vt:lpwstr>Modern Humanities Research Association (note with bibliography)</vt:lpwstr>
  </property>
  <property fmtid="{D5CDD505-2E9C-101B-9397-08002B2CF9AE}" pid="14" name="Mendeley Recent Style Id 4_1">
    <vt:lpwstr>http://www.zotero.org/styles/mhra</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Chicago Manual of Style (author-date)</vt:lpwstr>
  </property>
  <property fmtid="{D5CDD505-2E9C-101B-9397-08002B2CF9AE}" pid="20" name="Mendeley Recent Style Id 7_1">
    <vt:lpwstr>http://www.zotero.org/styles/chicago-author-date</vt:lpwstr>
  </property>
  <property fmtid="{D5CDD505-2E9C-101B-9397-08002B2CF9AE}" pid="21" name="Mendeley Recent Style Name 8_1">
    <vt:lpwstr>American Psychological Association 6th Edition</vt:lpwstr>
  </property>
  <property fmtid="{D5CDD505-2E9C-101B-9397-08002B2CF9AE}" pid="22" name="Mendeley Recent Style Id 8_1">
    <vt:lpwstr>http://www.zotero.org/styles/ap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